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9B51F68" w:rsidR="006305D7" w:rsidRPr="00F74241" w:rsidRDefault="006305D7" w:rsidP="00F74241">
      <w:pPr>
        <w:pStyle w:val="NormalWeb"/>
        <w:spacing w:before="0" w:beforeAutospacing="0" w:after="0" w:afterAutospacing="0"/>
      </w:pPr>
      <w:r w:rsidRPr="00F74241">
        <w:rPr>
          <w:b/>
          <w:bCs/>
        </w:rPr>
        <w:t>TITLE:</w:t>
      </w:r>
      <w:r w:rsidRPr="00F74241">
        <w:t xml:space="preserve"> </w:t>
      </w:r>
    </w:p>
    <w:p w14:paraId="0C76090E" w14:textId="2A350805" w:rsidR="007A4DD6" w:rsidRPr="00F74241" w:rsidRDefault="008727EC" w:rsidP="00F74241">
      <w:pPr>
        <w:rPr>
          <w:color w:val="auto"/>
        </w:rPr>
      </w:pPr>
      <w:r w:rsidRPr="00F74241">
        <w:rPr>
          <w:color w:val="auto"/>
        </w:rPr>
        <w:t xml:space="preserve">Photodiode-Based Optical Imaging </w:t>
      </w:r>
      <w:r>
        <w:rPr>
          <w:color w:val="auto"/>
        </w:rPr>
        <w:t>f</w:t>
      </w:r>
      <w:r w:rsidRPr="00F74241">
        <w:rPr>
          <w:color w:val="auto"/>
        </w:rPr>
        <w:t xml:space="preserve">or Recording Network Dynamics </w:t>
      </w:r>
      <w:r>
        <w:rPr>
          <w:color w:val="auto"/>
        </w:rPr>
        <w:t>w</w:t>
      </w:r>
      <w:r w:rsidRPr="00F74241">
        <w:rPr>
          <w:color w:val="auto"/>
        </w:rPr>
        <w:t xml:space="preserve">ith Single-Neuron Resolution </w:t>
      </w:r>
      <w:r>
        <w:rPr>
          <w:color w:val="auto"/>
        </w:rPr>
        <w:t>i</w:t>
      </w:r>
      <w:r w:rsidRPr="00F74241">
        <w:rPr>
          <w:color w:val="auto"/>
        </w:rPr>
        <w:t>n Non-Transgenic Invertebrates</w:t>
      </w:r>
    </w:p>
    <w:p w14:paraId="2E300B21" w14:textId="77777777" w:rsidR="007A4DD6" w:rsidRPr="00F74241" w:rsidRDefault="007A4DD6" w:rsidP="00F74241">
      <w:pPr>
        <w:rPr>
          <w:b/>
          <w:bCs/>
        </w:rPr>
      </w:pPr>
    </w:p>
    <w:p w14:paraId="3D080DA3" w14:textId="7CF8D6AD" w:rsidR="006305D7" w:rsidRPr="00F74241" w:rsidRDefault="006305D7" w:rsidP="00F74241">
      <w:pPr>
        <w:rPr>
          <w:color w:val="808080" w:themeColor="background1" w:themeShade="80"/>
        </w:rPr>
      </w:pPr>
      <w:r w:rsidRPr="00F74241">
        <w:rPr>
          <w:b/>
          <w:bCs/>
        </w:rPr>
        <w:t>AUTHORS</w:t>
      </w:r>
      <w:r w:rsidR="000B662E" w:rsidRPr="00F74241">
        <w:rPr>
          <w:b/>
          <w:bCs/>
        </w:rPr>
        <w:t xml:space="preserve"> </w:t>
      </w:r>
      <w:r w:rsidR="00086FF5" w:rsidRPr="00F74241">
        <w:rPr>
          <w:b/>
          <w:bCs/>
        </w:rPr>
        <w:t xml:space="preserve">AND </w:t>
      </w:r>
      <w:r w:rsidR="000B662E" w:rsidRPr="00F74241">
        <w:rPr>
          <w:b/>
          <w:bCs/>
        </w:rPr>
        <w:t>AFFILIATIONS</w:t>
      </w:r>
      <w:r w:rsidRPr="00F74241">
        <w:rPr>
          <w:b/>
          <w:bCs/>
        </w:rPr>
        <w:t xml:space="preserve">: </w:t>
      </w:r>
    </w:p>
    <w:p w14:paraId="56527E8A" w14:textId="34E03033" w:rsidR="005B1C4A" w:rsidRPr="00F74241" w:rsidRDefault="005B1C4A" w:rsidP="00F74241">
      <w:pPr>
        <w:rPr>
          <w:color w:val="000000" w:themeColor="text1"/>
        </w:rPr>
      </w:pPr>
      <w:r w:rsidRPr="00F74241">
        <w:rPr>
          <w:color w:val="000000" w:themeColor="text1"/>
        </w:rPr>
        <w:t>Evan S. Hill</w:t>
      </w:r>
      <w:r w:rsidR="001C31AD" w:rsidRPr="001C31AD">
        <w:rPr>
          <w:color w:val="000000" w:themeColor="text1"/>
          <w:vertAlign w:val="superscript"/>
        </w:rPr>
        <w:t>1,2</w:t>
      </w:r>
      <w:r w:rsidR="00897C08" w:rsidRPr="00F74241">
        <w:rPr>
          <w:color w:val="000000" w:themeColor="text1"/>
        </w:rPr>
        <w:t>*</w:t>
      </w:r>
      <w:r w:rsidRPr="00F74241">
        <w:rPr>
          <w:color w:val="000000" w:themeColor="text1"/>
        </w:rPr>
        <w:t>, Jeffrey W. Brown</w:t>
      </w:r>
      <w:r w:rsidR="001C31AD" w:rsidRPr="001C31AD">
        <w:rPr>
          <w:color w:val="000000" w:themeColor="text1"/>
          <w:vertAlign w:val="superscript"/>
        </w:rPr>
        <w:t>1,2</w:t>
      </w:r>
      <w:r w:rsidR="00897C08" w:rsidRPr="00F74241">
        <w:rPr>
          <w:color w:val="000000" w:themeColor="text1"/>
        </w:rPr>
        <w:t>*</w:t>
      </w:r>
      <w:r w:rsidR="001C31AD">
        <w:rPr>
          <w:color w:val="000000" w:themeColor="text1"/>
        </w:rPr>
        <w:t>,</w:t>
      </w:r>
      <w:r w:rsidRPr="00F74241">
        <w:rPr>
          <w:color w:val="000000" w:themeColor="text1"/>
        </w:rPr>
        <w:t xml:space="preserve"> William N. Frost</w:t>
      </w:r>
      <w:r w:rsidR="001C31AD" w:rsidRPr="001C31AD">
        <w:rPr>
          <w:color w:val="000000" w:themeColor="text1"/>
          <w:vertAlign w:val="superscript"/>
        </w:rPr>
        <w:t>1,2</w:t>
      </w:r>
    </w:p>
    <w:p w14:paraId="7A9E41E2" w14:textId="77777777" w:rsidR="001C31AD" w:rsidRDefault="001C31AD" w:rsidP="00F74241">
      <w:pPr>
        <w:rPr>
          <w:color w:val="000000" w:themeColor="text1"/>
        </w:rPr>
      </w:pPr>
    </w:p>
    <w:p w14:paraId="35CD632D" w14:textId="45547052" w:rsidR="005B1C4A" w:rsidRPr="00F74241" w:rsidRDefault="001C31AD" w:rsidP="00F74241">
      <w:pPr>
        <w:rPr>
          <w:color w:val="000000" w:themeColor="text1"/>
        </w:rPr>
      </w:pPr>
      <w:r w:rsidRPr="001C31AD">
        <w:rPr>
          <w:color w:val="000000" w:themeColor="text1"/>
          <w:vertAlign w:val="superscript"/>
        </w:rPr>
        <w:t>1</w:t>
      </w:r>
      <w:r w:rsidR="005B1C4A" w:rsidRPr="00F74241">
        <w:rPr>
          <w:color w:val="000000" w:themeColor="text1"/>
        </w:rPr>
        <w:t>Cell Biology and Anatomy, The Chicago Medical School</w:t>
      </w:r>
      <w:r>
        <w:rPr>
          <w:color w:val="000000" w:themeColor="text1"/>
        </w:rPr>
        <w:t xml:space="preserve">, </w:t>
      </w:r>
      <w:r w:rsidRPr="00F74241">
        <w:rPr>
          <w:color w:val="000000" w:themeColor="text1"/>
        </w:rPr>
        <w:t>Rosalind Franklin University of Medicine and Science, North Chicago, IL, USA</w:t>
      </w:r>
    </w:p>
    <w:p w14:paraId="23629688" w14:textId="0B3BDC25" w:rsidR="005B1C4A" w:rsidRPr="00F74241" w:rsidRDefault="001C31AD" w:rsidP="00F74241">
      <w:pPr>
        <w:rPr>
          <w:color w:val="000000" w:themeColor="text1"/>
        </w:rPr>
      </w:pPr>
      <w:r w:rsidRPr="001C31AD">
        <w:rPr>
          <w:color w:val="000000" w:themeColor="text1"/>
          <w:vertAlign w:val="superscript"/>
        </w:rPr>
        <w:t>2</w:t>
      </w:r>
      <w:r w:rsidR="005B1C4A" w:rsidRPr="00F74241">
        <w:rPr>
          <w:color w:val="000000" w:themeColor="text1"/>
        </w:rPr>
        <w:t>Center for Brain Function and Repair, Rosalind Franklin University of Medicine and Science, North Chicago, IL, USA</w:t>
      </w:r>
    </w:p>
    <w:p w14:paraId="1835A970" w14:textId="718DEDD2" w:rsidR="005B1C4A" w:rsidRPr="00F74241" w:rsidRDefault="005B1C4A" w:rsidP="00F74241">
      <w:pPr>
        <w:rPr>
          <w:color w:val="000000" w:themeColor="text1"/>
        </w:rPr>
      </w:pPr>
    </w:p>
    <w:p w14:paraId="6CE99383" w14:textId="4E3315B7" w:rsidR="00897C08" w:rsidRPr="00F74241" w:rsidRDefault="00897C08" w:rsidP="00F74241">
      <w:pPr>
        <w:rPr>
          <w:color w:val="000000" w:themeColor="text1"/>
        </w:rPr>
      </w:pPr>
      <w:r w:rsidRPr="00F74241">
        <w:rPr>
          <w:color w:val="000000" w:themeColor="text1"/>
        </w:rPr>
        <w:t>*These authors contributed equally.</w:t>
      </w:r>
    </w:p>
    <w:p w14:paraId="2EDD3FBC" w14:textId="77777777" w:rsidR="00F74241" w:rsidRPr="00F74241" w:rsidRDefault="00F74241" w:rsidP="00F74241">
      <w:pPr>
        <w:rPr>
          <w:color w:val="000000" w:themeColor="text1"/>
        </w:rPr>
      </w:pPr>
    </w:p>
    <w:p w14:paraId="78E2DE91" w14:textId="77777777" w:rsidR="00F74241" w:rsidRPr="00F74241" w:rsidRDefault="00F74241" w:rsidP="00F74241">
      <w:pPr>
        <w:rPr>
          <w:color w:val="000000" w:themeColor="text1"/>
        </w:rPr>
      </w:pPr>
      <w:r w:rsidRPr="00F74241">
        <w:rPr>
          <w:color w:val="000000" w:themeColor="text1"/>
        </w:rPr>
        <w:t xml:space="preserve">Corresponding author: </w:t>
      </w:r>
    </w:p>
    <w:p w14:paraId="3281679F" w14:textId="77777777" w:rsidR="00F74241" w:rsidRPr="00F74241" w:rsidRDefault="00F74241" w:rsidP="00F74241">
      <w:pPr>
        <w:rPr>
          <w:color w:val="000000" w:themeColor="text1"/>
        </w:rPr>
      </w:pPr>
      <w:r w:rsidRPr="00F74241">
        <w:rPr>
          <w:color w:val="000000" w:themeColor="text1"/>
        </w:rPr>
        <w:t>William N. Frost</w:t>
      </w:r>
      <w:r w:rsidRPr="00F74241">
        <w:rPr>
          <w:color w:val="000000" w:themeColor="text1"/>
        </w:rPr>
        <w:tab/>
        <w:t>(</w:t>
      </w:r>
      <w:r w:rsidRPr="00F74241">
        <w:t>william.frost@rosalindfranklin.edu</w:t>
      </w:r>
      <w:r w:rsidRPr="00F74241">
        <w:rPr>
          <w:color w:val="000000" w:themeColor="text1"/>
        </w:rPr>
        <w:t>)</w:t>
      </w:r>
    </w:p>
    <w:p w14:paraId="5B969E3A" w14:textId="77777777" w:rsidR="00F74241" w:rsidRDefault="00F74241" w:rsidP="00F74241">
      <w:pPr>
        <w:rPr>
          <w:color w:val="000000" w:themeColor="text1"/>
        </w:rPr>
      </w:pPr>
    </w:p>
    <w:p w14:paraId="5DB1F2D8" w14:textId="26D885ED" w:rsidR="005B1C4A" w:rsidRPr="00F74241" w:rsidRDefault="005B1C4A" w:rsidP="00F74241">
      <w:pPr>
        <w:rPr>
          <w:color w:val="000000" w:themeColor="text1"/>
        </w:rPr>
      </w:pPr>
      <w:r w:rsidRPr="00F74241">
        <w:rPr>
          <w:color w:val="000000" w:themeColor="text1"/>
        </w:rPr>
        <w:t>Email addresses of co-authors:</w:t>
      </w:r>
    </w:p>
    <w:p w14:paraId="32F9F70C" w14:textId="77777777" w:rsidR="005B1C4A" w:rsidRPr="00F74241" w:rsidRDefault="005B1C4A" w:rsidP="00F74241">
      <w:pPr>
        <w:rPr>
          <w:color w:val="000000" w:themeColor="text1"/>
        </w:rPr>
      </w:pPr>
      <w:r w:rsidRPr="00F74241">
        <w:rPr>
          <w:color w:val="000000" w:themeColor="text1"/>
        </w:rPr>
        <w:t>Evan S. Hill</w:t>
      </w:r>
      <w:r w:rsidRPr="00F74241">
        <w:rPr>
          <w:color w:val="000000" w:themeColor="text1"/>
        </w:rPr>
        <w:tab/>
      </w:r>
      <w:r w:rsidRPr="00F74241">
        <w:rPr>
          <w:color w:val="000000" w:themeColor="text1"/>
        </w:rPr>
        <w:tab/>
        <w:t>(evan.hill@rosalindfranklin.edu)</w:t>
      </w:r>
    </w:p>
    <w:p w14:paraId="3A876146" w14:textId="77777777" w:rsidR="005B1C4A" w:rsidRPr="00F74241" w:rsidRDefault="005B1C4A" w:rsidP="00F74241">
      <w:pPr>
        <w:rPr>
          <w:color w:val="000000" w:themeColor="text1"/>
        </w:rPr>
      </w:pPr>
      <w:r w:rsidRPr="00F74241">
        <w:rPr>
          <w:color w:val="000000" w:themeColor="text1"/>
        </w:rPr>
        <w:t xml:space="preserve">Jeffrey W. Brown </w:t>
      </w:r>
      <w:r w:rsidRPr="00F74241">
        <w:rPr>
          <w:color w:val="000000" w:themeColor="text1"/>
        </w:rPr>
        <w:tab/>
        <w:t>(jeffrey.brown@rosalindfranklin.edu)</w:t>
      </w:r>
    </w:p>
    <w:p w14:paraId="76AB9311" w14:textId="7FEB3969" w:rsidR="005B1C4A" w:rsidRPr="00F74241" w:rsidRDefault="005B1C4A" w:rsidP="00F74241">
      <w:pPr>
        <w:rPr>
          <w:color w:val="000000" w:themeColor="text1"/>
        </w:rPr>
      </w:pPr>
      <w:r w:rsidRPr="00F74241">
        <w:rPr>
          <w:color w:val="000000" w:themeColor="text1"/>
        </w:rPr>
        <w:t>William N. Frost</w:t>
      </w:r>
      <w:r w:rsidRPr="00F74241">
        <w:rPr>
          <w:color w:val="000000" w:themeColor="text1"/>
        </w:rPr>
        <w:tab/>
        <w:t>(</w:t>
      </w:r>
      <w:r w:rsidRPr="00F74241">
        <w:t>william.frost@rosalindfranklin.edu</w:t>
      </w:r>
      <w:r w:rsidRPr="00F74241">
        <w:rPr>
          <w:color w:val="000000" w:themeColor="text1"/>
        </w:rPr>
        <w:t>)</w:t>
      </w:r>
    </w:p>
    <w:p w14:paraId="60FCB589" w14:textId="42D11221" w:rsidR="00D04A95" w:rsidRPr="00F74241" w:rsidRDefault="00D04A95" w:rsidP="00F74241">
      <w:pPr>
        <w:rPr>
          <w:bCs/>
          <w:color w:val="808080" w:themeColor="background1" w:themeShade="80"/>
        </w:rPr>
      </w:pPr>
    </w:p>
    <w:p w14:paraId="71B79AC9" w14:textId="15AE6E48" w:rsidR="006305D7" w:rsidRPr="00F74241" w:rsidRDefault="006305D7" w:rsidP="00F74241">
      <w:pPr>
        <w:pStyle w:val="NormalWeb"/>
        <w:spacing w:before="0" w:beforeAutospacing="0" w:after="0" w:afterAutospacing="0"/>
      </w:pPr>
      <w:r w:rsidRPr="00F74241">
        <w:rPr>
          <w:b/>
          <w:bCs/>
        </w:rPr>
        <w:t>KEYWORDS:</w:t>
      </w:r>
      <w:r w:rsidRPr="00F74241">
        <w:t xml:space="preserve"> </w:t>
      </w:r>
    </w:p>
    <w:p w14:paraId="6C0B0781" w14:textId="39884CD6" w:rsidR="007A4DD6" w:rsidRPr="00F74241" w:rsidRDefault="001C31AD" w:rsidP="00F74241">
      <w:pPr>
        <w:rPr>
          <w:color w:val="808080" w:themeColor="background1" w:themeShade="80"/>
        </w:rPr>
      </w:pPr>
      <w:r>
        <w:rPr>
          <w:color w:val="000000" w:themeColor="text1"/>
        </w:rPr>
        <w:t>o</w:t>
      </w:r>
      <w:r w:rsidR="005B1C4A" w:rsidRPr="00F74241">
        <w:rPr>
          <w:color w:val="000000" w:themeColor="text1"/>
        </w:rPr>
        <w:t>ptical recording</w:t>
      </w:r>
      <w:r>
        <w:rPr>
          <w:color w:val="000000" w:themeColor="text1"/>
        </w:rPr>
        <w:t>,</w:t>
      </w:r>
      <w:r w:rsidR="005B1C4A" w:rsidRPr="00F74241">
        <w:rPr>
          <w:color w:val="000000" w:themeColor="text1"/>
        </w:rPr>
        <w:t xml:space="preserve"> voltage</w:t>
      </w:r>
      <w:r w:rsidR="00EA1B3C" w:rsidRPr="00326963">
        <w:rPr>
          <w:color w:val="000000" w:themeColor="text1"/>
        </w:rPr>
        <w:t>-</w:t>
      </w:r>
      <w:r w:rsidR="005B1C4A" w:rsidRPr="00F74241">
        <w:rPr>
          <w:color w:val="000000" w:themeColor="text1"/>
        </w:rPr>
        <w:t>sensitive dyes</w:t>
      </w:r>
      <w:r>
        <w:rPr>
          <w:color w:val="000000" w:themeColor="text1"/>
        </w:rPr>
        <w:t>,</w:t>
      </w:r>
      <w:r w:rsidR="005B1C4A" w:rsidRPr="00F74241">
        <w:rPr>
          <w:color w:val="000000" w:themeColor="text1"/>
        </w:rPr>
        <w:t xml:space="preserve"> large-scale imaging</w:t>
      </w:r>
      <w:r>
        <w:rPr>
          <w:color w:val="000000" w:themeColor="text1"/>
        </w:rPr>
        <w:t>,</w:t>
      </w:r>
      <w:r w:rsidR="005B1C4A" w:rsidRPr="00F74241">
        <w:rPr>
          <w:color w:val="000000" w:themeColor="text1"/>
        </w:rPr>
        <w:t xml:space="preserve"> </w:t>
      </w:r>
      <w:proofErr w:type="spellStart"/>
      <w:r w:rsidR="005B1C4A" w:rsidRPr="00F74241">
        <w:rPr>
          <w:i/>
          <w:color w:val="000000" w:themeColor="text1"/>
        </w:rPr>
        <w:t>Tritonia</w:t>
      </w:r>
      <w:proofErr w:type="spellEnd"/>
      <w:r>
        <w:rPr>
          <w:color w:val="000000" w:themeColor="text1"/>
        </w:rPr>
        <w:t>,</w:t>
      </w:r>
      <w:r w:rsidR="005B1C4A" w:rsidRPr="00F74241">
        <w:rPr>
          <w:color w:val="000000" w:themeColor="text1"/>
        </w:rPr>
        <w:t xml:space="preserve"> </w:t>
      </w:r>
      <w:r w:rsidR="005B1C4A" w:rsidRPr="00F74241">
        <w:rPr>
          <w:i/>
          <w:color w:val="000000" w:themeColor="text1"/>
        </w:rPr>
        <w:t>Aplysia</w:t>
      </w:r>
      <w:r>
        <w:rPr>
          <w:color w:val="000000" w:themeColor="text1"/>
        </w:rPr>
        <w:t>,</w:t>
      </w:r>
      <w:r w:rsidR="005B1C4A" w:rsidRPr="00F74241">
        <w:rPr>
          <w:color w:val="000000" w:themeColor="text1"/>
        </w:rPr>
        <w:t xml:space="preserve"> </w:t>
      </w:r>
      <w:proofErr w:type="spellStart"/>
      <w:r w:rsidR="005B1C4A" w:rsidRPr="00F74241">
        <w:rPr>
          <w:i/>
          <w:color w:val="000000" w:themeColor="text1"/>
        </w:rPr>
        <w:t>Berghia</w:t>
      </w:r>
      <w:proofErr w:type="spellEnd"/>
    </w:p>
    <w:p w14:paraId="1CB4E390" w14:textId="77777777" w:rsidR="006305D7" w:rsidRPr="00F74241" w:rsidRDefault="006305D7" w:rsidP="00F74241">
      <w:pPr>
        <w:pStyle w:val="NormalWeb"/>
        <w:spacing w:before="0" w:beforeAutospacing="0" w:after="0" w:afterAutospacing="0"/>
      </w:pPr>
    </w:p>
    <w:p w14:paraId="628AC4B5" w14:textId="1FEBF07E" w:rsidR="006305D7" w:rsidRPr="00F74241" w:rsidRDefault="00086FF5" w:rsidP="00F74241">
      <w:r w:rsidRPr="00F74241">
        <w:rPr>
          <w:b/>
          <w:bCs/>
        </w:rPr>
        <w:t>SUMMARY</w:t>
      </w:r>
      <w:r w:rsidR="006305D7" w:rsidRPr="00F74241">
        <w:rPr>
          <w:b/>
          <w:bCs/>
        </w:rPr>
        <w:t>:</w:t>
      </w:r>
      <w:r w:rsidR="006305D7" w:rsidRPr="00F74241">
        <w:t xml:space="preserve"> </w:t>
      </w:r>
    </w:p>
    <w:p w14:paraId="32798D51" w14:textId="0BA58164" w:rsidR="007A4DD6" w:rsidRPr="00F74241" w:rsidRDefault="006C46B3" w:rsidP="00F74241">
      <w:pPr>
        <w:rPr>
          <w:color w:val="auto"/>
        </w:rPr>
      </w:pPr>
      <w:r w:rsidRPr="00326963">
        <w:rPr>
          <w:bCs/>
          <w:color w:val="auto"/>
        </w:rPr>
        <w:t>This protocol presents</w:t>
      </w:r>
      <w:r w:rsidR="00F573D6" w:rsidRPr="00F74241">
        <w:rPr>
          <w:bCs/>
          <w:color w:val="auto"/>
        </w:rPr>
        <w:t xml:space="preserve"> </w:t>
      </w:r>
      <w:r w:rsidR="00527642" w:rsidRPr="00F74241">
        <w:rPr>
          <w:bCs/>
          <w:color w:val="auto"/>
        </w:rPr>
        <w:t>a</w:t>
      </w:r>
      <w:r w:rsidR="00F573D6" w:rsidRPr="00F74241">
        <w:rPr>
          <w:bCs/>
          <w:color w:val="auto"/>
        </w:rPr>
        <w:t xml:space="preserve"> </w:t>
      </w:r>
      <w:r w:rsidR="00527642" w:rsidRPr="00F74241">
        <w:rPr>
          <w:bCs/>
          <w:color w:val="auto"/>
        </w:rPr>
        <w:t xml:space="preserve">method </w:t>
      </w:r>
      <w:r w:rsidR="004544C5" w:rsidRPr="00F74241">
        <w:rPr>
          <w:bCs/>
          <w:color w:val="auto"/>
        </w:rPr>
        <w:t xml:space="preserve">for </w:t>
      </w:r>
      <w:r w:rsidR="00527642" w:rsidRPr="00F74241">
        <w:rPr>
          <w:bCs/>
          <w:color w:val="auto"/>
        </w:rPr>
        <w:t>imaging neur</w:t>
      </w:r>
      <w:r w:rsidR="004E0043" w:rsidRPr="00F74241">
        <w:rPr>
          <w:bCs/>
          <w:color w:val="auto"/>
        </w:rPr>
        <w:t>on</w:t>
      </w:r>
      <w:r w:rsidR="00527642" w:rsidRPr="00F74241">
        <w:rPr>
          <w:bCs/>
          <w:color w:val="auto"/>
        </w:rPr>
        <w:t xml:space="preserve">al </w:t>
      </w:r>
      <w:r w:rsidR="004E0043" w:rsidRPr="00F74241">
        <w:rPr>
          <w:bCs/>
          <w:color w:val="auto"/>
        </w:rPr>
        <w:t xml:space="preserve">population </w:t>
      </w:r>
      <w:r w:rsidR="00527642" w:rsidRPr="00F74241">
        <w:rPr>
          <w:bCs/>
          <w:color w:val="auto"/>
        </w:rPr>
        <w:t>activity with single-</w:t>
      </w:r>
      <w:r w:rsidR="004E0043" w:rsidRPr="00F74241">
        <w:rPr>
          <w:bCs/>
          <w:color w:val="auto"/>
        </w:rPr>
        <w:t>cell</w:t>
      </w:r>
      <w:r w:rsidR="00527642" w:rsidRPr="00F74241">
        <w:rPr>
          <w:bCs/>
          <w:color w:val="auto"/>
        </w:rPr>
        <w:t xml:space="preserve"> resolution in non-transgenic </w:t>
      </w:r>
      <w:r w:rsidR="0009063F" w:rsidRPr="00F74241">
        <w:rPr>
          <w:bCs/>
          <w:color w:val="auto"/>
        </w:rPr>
        <w:t>invertebrate species</w:t>
      </w:r>
      <w:r w:rsidR="00527642" w:rsidRPr="00F74241">
        <w:rPr>
          <w:bCs/>
          <w:color w:val="auto"/>
        </w:rPr>
        <w:t xml:space="preserve"> using </w:t>
      </w:r>
      <w:r w:rsidR="00B67359" w:rsidRPr="00F74241">
        <w:rPr>
          <w:bCs/>
          <w:color w:val="auto"/>
        </w:rPr>
        <w:t xml:space="preserve">absorbance </w:t>
      </w:r>
      <w:r w:rsidR="00527642" w:rsidRPr="00F74241">
        <w:rPr>
          <w:bCs/>
          <w:color w:val="auto"/>
        </w:rPr>
        <w:t xml:space="preserve">voltage-sensitive dyes and a photodiode array. </w:t>
      </w:r>
      <w:r w:rsidRPr="00326963">
        <w:rPr>
          <w:bCs/>
          <w:color w:val="auto"/>
        </w:rPr>
        <w:t>This</w:t>
      </w:r>
      <w:r w:rsidR="00527642" w:rsidRPr="00F74241">
        <w:rPr>
          <w:bCs/>
          <w:color w:val="auto"/>
        </w:rPr>
        <w:t xml:space="preserve"> approach enables a rapid workflow, wherein imaging</w:t>
      </w:r>
      <w:r w:rsidR="00B67359" w:rsidRPr="00F74241">
        <w:rPr>
          <w:bCs/>
          <w:color w:val="auto"/>
        </w:rPr>
        <w:t xml:space="preserve"> and</w:t>
      </w:r>
      <w:r w:rsidR="00527642" w:rsidRPr="00F74241">
        <w:rPr>
          <w:bCs/>
          <w:color w:val="auto"/>
        </w:rPr>
        <w:t xml:space="preserve"> analysis can be pursued over the course of a single day</w:t>
      </w:r>
      <w:r w:rsidR="004544C5" w:rsidRPr="00F74241">
        <w:rPr>
          <w:bCs/>
          <w:color w:val="auto"/>
        </w:rPr>
        <w:t>.</w:t>
      </w:r>
    </w:p>
    <w:p w14:paraId="761028D6" w14:textId="77777777" w:rsidR="006305D7" w:rsidRPr="00F74241" w:rsidRDefault="006305D7" w:rsidP="00F74241"/>
    <w:p w14:paraId="64FB8590" w14:textId="61AB9397" w:rsidR="006305D7" w:rsidRPr="00F74241" w:rsidRDefault="006305D7" w:rsidP="00F74241">
      <w:pPr>
        <w:rPr>
          <w:color w:val="808080"/>
        </w:rPr>
      </w:pPr>
      <w:r w:rsidRPr="00F74241">
        <w:rPr>
          <w:b/>
          <w:bCs/>
        </w:rPr>
        <w:t>ABSTRACT:</w:t>
      </w:r>
      <w:r w:rsidRPr="00F74241">
        <w:t xml:space="preserve"> </w:t>
      </w:r>
    </w:p>
    <w:p w14:paraId="05D82765" w14:textId="76E330FD" w:rsidR="00BF0F5A" w:rsidRPr="00F74241" w:rsidRDefault="00BF0F5A" w:rsidP="00F74241">
      <w:pPr>
        <w:tabs>
          <w:tab w:val="left" w:pos="270"/>
        </w:tabs>
        <w:rPr>
          <w:color w:val="auto"/>
        </w:rPr>
      </w:pPr>
      <w:r w:rsidRPr="00F74241">
        <w:rPr>
          <w:color w:val="auto"/>
        </w:rPr>
        <w:t>The development of transgenic invertebrate preparations in which specifiable sets of neurons can be recorded and manipulated with light represents a revolutionary advance for studies of the neural basis of behavior.</w:t>
      </w:r>
      <w:r w:rsidR="001C31AD">
        <w:rPr>
          <w:color w:val="auto"/>
        </w:rPr>
        <w:t xml:space="preserve"> </w:t>
      </w:r>
      <w:r w:rsidRPr="00F74241">
        <w:rPr>
          <w:color w:val="auto"/>
        </w:rPr>
        <w:t xml:space="preserve">However, a downside of this development is its tendency to focus investigators on a very small number of “designer” organisms (e.g., </w:t>
      </w:r>
      <w:r w:rsidRPr="00F74241">
        <w:rPr>
          <w:i/>
          <w:color w:val="auto"/>
        </w:rPr>
        <w:t>C. elegans</w:t>
      </w:r>
      <w:r w:rsidRPr="00F74241">
        <w:rPr>
          <w:color w:val="auto"/>
        </w:rPr>
        <w:t xml:space="preserve"> and </w:t>
      </w:r>
      <w:r w:rsidRPr="00F74241">
        <w:rPr>
          <w:i/>
          <w:color w:val="auto"/>
        </w:rPr>
        <w:t>Drosophila</w:t>
      </w:r>
      <w:r w:rsidRPr="00F74241">
        <w:rPr>
          <w:color w:val="auto"/>
        </w:rPr>
        <w:t>), potentially impacting the pursuit of comparative studies across many species</w:t>
      </w:r>
      <w:r w:rsidR="001E401F" w:rsidRPr="00F74241">
        <w:rPr>
          <w:color w:val="auto"/>
        </w:rPr>
        <w:t>, which is</w:t>
      </w:r>
      <w:r w:rsidRPr="00F74241">
        <w:rPr>
          <w:color w:val="auto"/>
        </w:rPr>
        <w:t xml:space="preserve"> needed for identifying general principles of network function.</w:t>
      </w:r>
      <w:r w:rsidR="001C31AD">
        <w:rPr>
          <w:color w:val="auto"/>
        </w:rPr>
        <w:t xml:space="preserve"> </w:t>
      </w:r>
      <w:r w:rsidRPr="00F74241">
        <w:rPr>
          <w:color w:val="auto"/>
        </w:rPr>
        <w:t>The present article illustrates how optical recording with voltage-sensitive dyes in</w:t>
      </w:r>
      <w:r w:rsidR="006C4DDD" w:rsidRPr="00F74241">
        <w:rPr>
          <w:color w:val="auto"/>
        </w:rPr>
        <w:t xml:space="preserve"> the brains</w:t>
      </w:r>
      <w:r w:rsidRPr="00F74241">
        <w:rPr>
          <w:color w:val="auto"/>
        </w:rPr>
        <w:t xml:space="preserve"> </w:t>
      </w:r>
      <w:r w:rsidR="009F4242" w:rsidRPr="00326963">
        <w:rPr>
          <w:color w:val="auto"/>
        </w:rPr>
        <w:t xml:space="preserve">of </w:t>
      </w:r>
      <w:r w:rsidRPr="00F74241">
        <w:rPr>
          <w:color w:val="auto"/>
        </w:rPr>
        <w:t>non-transgenic gastropod species can be used to rapidly (i.e., within the time course of single experiments) reveal features of the functional organization of their neural networks with single-</w:t>
      </w:r>
      <w:r w:rsidR="003B6A97" w:rsidRPr="00F74241">
        <w:rPr>
          <w:color w:val="auto"/>
        </w:rPr>
        <w:t>cell</w:t>
      </w:r>
      <w:r w:rsidRPr="00F74241">
        <w:rPr>
          <w:color w:val="auto"/>
        </w:rPr>
        <w:t xml:space="preserve"> resolution. We outline in detail the dissection, staining, and recording methods used by our laboratory to obtain action po</w:t>
      </w:r>
      <w:r w:rsidR="009D619B" w:rsidRPr="00F74241">
        <w:rPr>
          <w:color w:val="auto"/>
        </w:rPr>
        <w:t>tential traces from dozens to ~15</w:t>
      </w:r>
      <w:r w:rsidRPr="00F74241">
        <w:rPr>
          <w:color w:val="auto"/>
        </w:rPr>
        <w:t xml:space="preserve">0 neurons during behaviorally relevant motor programs in the CNS of multiple gastropod species, including one new to neuroscience – the nudibranch </w:t>
      </w:r>
      <w:proofErr w:type="spellStart"/>
      <w:r w:rsidRPr="00F74241">
        <w:rPr>
          <w:i/>
          <w:color w:val="auto"/>
        </w:rPr>
        <w:t>Berghia</w:t>
      </w:r>
      <w:proofErr w:type="spellEnd"/>
      <w:r w:rsidRPr="00F74241">
        <w:rPr>
          <w:i/>
          <w:color w:val="auto"/>
        </w:rPr>
        <w:t xml:space="preserve"> </w:t>
      </w:r>
      <w:proofErr w:type="spellStart"/>
      <w:r w:rsidRPr="00F74241">
        <w:rPr>
          <w:i/>
          <w:color w:val="auto"/>
        </w:rPr>
        <w:lastRenderedPageBreak/>
        <w:t>stephanieae</w:t>
      </w:r>
      <w:proofErr w:type="spellEnd"/>
      <w:r w:rsidRPr="00F74241">
        <w:rPr>
          <w:color w:val="auto"/>
        </w:rPr>
        <w:t>.</w:t>
      </w:r>
      <w:r w:rsidR="001C31AD">
        <w:rPr>
          <w:color w:val="auto"/>
        </w:rPr>
        <w:t xml:space="preserve"> </w:t>
      </w:r>
      <w:r w:rsidRPr="00F74241">
        <w:rPr>
          <w:color w:val="auto"/>
        </w:rPr>
        <w:t xml:space="preserve">Imaging is performed with </w:t>
      </w:r>
      <w:r w:rsidR="003B6A97" w:rsidRPr="00F74241">
        <w:rPr>
          <w:color w:val="auto"/>
        </w:rPr>
        <w:t xml:space="preserve">absorbance voltage-sensitive dyes and </w:t>
      </w:r>
      <w:r w:rsidRPr="00F74241">
        <w:rPr>
          <w:color w:val="auto"/>
        </w:rPr>
        <w:t>a 464-element photodiode array that samples at 1</w:t>
      </w:r>
      <w:r w:rsidR="0079640C" w:rsidRPr="00326963">
        <w:rPr>
          <w:color w:val="auto"/>
        </w:rPr>
        <w:t>,</w:t>
      </w:r>
      <w:r w:rsidRPr="00F74241">
        <w:rPr>
          <w:color w:val="auto"/>
        </w:rPr>
        <w:t>6</w:t>
      </w:r>
      <w:r w:rsidR="0079640C" w:rsidRPr="00326963">
        <w:rPr>
          <w:color w:val="auto"/>
        </w:rPr>
        <w:t>00 frames/second</w:t>
      </w:r>
      <w:r w:rsidRPr="00F74241">
        <w:rPr>
          <w:color w:val="auto"/>
        </w:rPr>
        <w:t>, fast enough to capture all action potentials generated by the recorded neurons.</w:t>
      </w:r>
      <w:r w:rsidR="001C31AD">
        <w:rPr>
          <w:color w:val="auto"/>
        </w:rPr>
        <w:t xml:space="preserve"> </w:t>
      </w:r>
      <w:r w:rsidRPr="00F74241">
        <w:rPr>
          <w:color w:val="auto"/>
        </w:rPr>
        <w:t xml:space="preserve">Multiple several-minute recordings can be obtained per preparation with little to no signal bleaching or phototoxicity. The raw optical data collected through the methods described can subsequently be analyzed through a variety of </w:t>
      </w:r>
      <w:r w:rsidR="00FD331B" w:rsidRPr="00F74241">
        <w:rPr>
          <w:color w:val="auto"/>
        </w:rPr>
        <w:t xml:space="preserve">illustrated </w:t>
      </w:r>
      <w:r w:rsidRPr="00F74241">
        <w:rPr>
          <w:color w:val="auto"/>
        </w:rPr>
        <w:t>methods</w:t>
      </w:r>
      <w:r w:rsidR="00BF4AF5" w:rsidRPr="00F74241">
        <w:rPr>
          <w:color w:val="auto"/>
        </w:rPr>
        <w:t>.</w:t>
      </w:r>
      <w:r w:rsidR="001C31AD">
        <w:rPr>
          <w:color w:val="auto"/>
        </w:rPr>
        <w:t xml:space="preserve"> </w:t>
      </w:r>
      <w:r w:rsidRPr="00F74241">
        <w:rPr>
          <w:color w:val="auto"/>
        </w:rPr>
        <w:t xml:space="preserve">Our optical recording approach can be readily </w:t>
      </w:r>
      <w:r w:rsidR="007E6BF0" w:rsidRPr="00F74241">
        <w:rPr>
          <w:color w:val="auto"/>
        </w:rPr>
        <w:t xml:space="preserve">used </w:t>
      </w:r>
      <w:r w:rsidRPr="00F74241">
        <w:rPr>
          <w:color w:val="auto"/>
        </w:rPr>
        <w:t>to probe network activity in a variety of non-transgenic species</w:t>
      </w:r>
      <w:r w:rsidR="001E401F" w:rsidRPr="00F74241">
        <w:rPr>
          <w:color w:val="auto"/>
        </w:rPr>
        <w:t>, making it well-suited</w:t>
      </w:r>
      <w:r w:rsidRPr="00F74241">
        <w:rPr>
          <w:color w:val="auto"/>
        </w:rPr>
        <w:t xml:space="preserve"> for comparative studies of </w:t>
      </w:r>
      <w:r w:rsidR="005F458B" w:rsidRPr="00F74241">
        <w:rPr>
          <w:color w:val="auto"/>
        </w:rPr>
        <w:t xml:space="preserve">how brains generate </w:t>
      </w:r>
      <w:r w:rsidRPr="00F74241">
        <w:rPr>
          <w:color w:val="auto"/>
        </w:rPr>
        <w:t>behavior.</w:t>
      </w:r>
    </w:p>
    <w:p w14:paraId="69D456B9" w14:textId="002C95D1" w:rsidR="007A4DD6" w:rsidRPr="00F74241" w:rsidRDefault="007A4DD6" w:rsidP="00F74241">
      <w:pPr>
        <w:rPr>
          <w:color w:val="808080" w:themeColor="background1" w:themeShade="80"/>
        </w:rPr>
      </w:pPr>
    </w:p>
    <w:p w14:paraId="00D25F73" w14:textId="3DAF0FA4" w:rsidR="006305D7" w:rsidRPr="00F74241" w:rsidRDefault="006305D7" w:rsidP="00F74241">
      <w:pPr>
        <w:rPr>
          <w:color w:val="808080"/>
        </w:rPr>
      </w:pPr>
      <w:r w:rsidRPr="00F74241">
        <w:rPr>
          <w:b/>
        </w:rPr>
        <w:t>INTRODUCTION</w:t>
      </w:r>
      <w:r w:rsidRPr="00F74241">
        <w:rPr>
          <w:b/>
          <w:bCs/>
        </w:rPr>
        <w:t>:</w:t>
      </w:r>
      <w:r w:rsidRPr="00F74241">
        <w:t xml:space="preserve"> </w:t>
      </w:r>
    </w:p>
    <w:p w14:paraId="2FB4D034" w14:textId="1427B5E2" w:rsidR="007B2CB0" w:rsidRPr="00F74241" w:rsidRDefault="007B2CB0" w:rsidP="00F74241">
      <w:pPr>
        <w:tabs>
          <w:tab w:val="left" w:pos="270"/>
        </w:tabs>
        <w:rPr>
          <w:color w:val="auto"/>
        </w:rPr>
      </w:pPr>
      <w:r w:rsidRPr="00F74241">
        <w:rPr>
          <w:color w:val="auto"/>
        </w:rPr>
        <w:t xml:space="preserve">The development of transgenic lines of invertebrates such as </w:t>
      </w:r>
      <w:r w:rsidRPr="00F74241">
        <w:rPr>
          <w:i/>
          <w:color w:val="auto"/>
        </w:rPr>
        <w:t>Drosophila</w:t>
      </w:r>
      <w:r w:rsidRPr="00F74241">
        <w:rPr>
          <w:color w:val="auto"/>
        </w:rPr>
        <w:t xml:space="preserve"> and </w:t>
      </w:r>
      <w:r w:rsidRPr="00F74241">
        <w:rPr>
          <w:i/>
          <w:color w:val="auto"/>
        </w:rPr>
        <w:t>C. elegans</w:t>
      </w:r>
      <w:r w:rsidRPr="00F74241">
        <w:rPr>
          <w:iCs/>
          <w:color w:val="auto"/>
        </w:rPr>
        <w:t xml:space="preserve"> has provided powerful systems in which the neural bases of behavior may be optically interrogated and manipulated.</w:t>
      </w:r>
      <w:r w:rsidR="001C31AD">
        <w:rPr>
          <w:iCs/>
          <w:color w:val="auto"/>
        </w:rPr>
        <w:t xml:space="preserve"> </w:t>
      </w:r>
      <w:r w:rsidRPr="00F74241">
        <w:rPr>
          <w:iCs/>
          <w:color w:val="auto"/>
        </w:rPr>
        <w:t xml:space="preserve">However, these </w:t>
      </w:r>
      <w:r w:rsidR="009D619B" w:rsidRPr="00F74241">
        <w:rPr>
          <w:iCs/>
          <w:color w:val="auto"/>
        </w:rPr>
        <w:t xml:space="preserve">special preparations </w:t>
      </w:r>
      <w:r w:rsidRPr="00F74241">
        <w:rPr>
          <w:color w:val="auto"/>
        </w:rPr>
        <w:t xml:space="preserve">may have the downside of </w:t>
      </w:r>
      <w:r w:rsidR="001E401F" w:rsidRPr="00F74241">
        <w:rPr>
          <w:color w:val="auto"/>
        </w:rPr>
        <w:t>reducing</w:t>
      </w:r>
      <w:r w:rsidRPr="00F74241">
        <w:rPr>
          <w:color w:val="auto"/>
        </w:rPr>
        <w:t xml:space="preserve"> enthusiasm for neural circuit studies of non-transgenic species, particularly with respect to the introduction of new species into neuroscience research.</w:t>
      </w:r>
      <w:r w:rsidR="001C31AD">
        <w:rPr>
          <w:color w:val="auto"/>
        </w:rPr>
        <w:t xml:space="preserve"> </w:t>
      </w:r>
      <w:r w:rsidRPr="00F74241">
        <w:rPr>
          <w:color w:val="auto"/>
        </w:rPr>
        <w:t>Focusing exclusively on one or two model systems is detrimental to the search for general principles of network function, because comparative studies represent an essential route by which such principles are discovered</w:t>
      </w:r>
      <w:r w:rsidR="000C11DF">
        <w:rPr>
          <w:color w:val="auto"/>
        </w:rPr>
        <w:fldChar w:fldCharType="begin">
          <w:fldData xml:space="preserve">PEVuZE5vdGU+PENpdGU+PEF1dGhvcj5NaWxsZXI8L0F1dGhvcj48WWVhcj4yMDE5PC9ZZWFyPjxS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</w:fldData>
        </w:fldChar>
      </w:r>
      <w:r w:rsidR="000C11DF">
        <w:rPr>
          <w:color w:val="auto"/>
        </w:rPr>
        <w:instrText xml:space="preserve"> ADDIN EN.CITE </w:instrText>
      </w:r>
      <w:r w:rsidR="000C11DF">
        <w:rPr>
          <w:color w:val="auto"/>
        </w:rPr>
        <w:fldChar w:fldCharType="begin">
          <w:fldData xml:space="preserve">PEVuZE5vdGU+PENpdGU+PEF1dGhvcj5NaWxsZXI8L0F1dGhvcj48WWVhcj4yMDE5PC9ZZWFyPjxS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</w:fldData>
        </w:fldChar>
      </w:r>
      <w:r w:rsidR="000C11DF">
        <w:rPr>
          <w:color w:val="auto"/>
        </w:rPr>
        <w:instrText xml:space="preserve"> ADDIN EN.CITE.DATA </w:instrText>
      </w:r>
      <w:r w:rsidR="000C11DF">
        <w:rPr>
          <w:color w:val="auto"/>
        </w:rPr>
      </w:r>
      <w:r w:rsidR="000C11DF">
        <w:rPr>
          <w:color w:val="auto"/>
        </w:rPr>
        <w:fldChar w:fldCharType="end"/>
      </w:r>
      <w:r w:rsidR="000C11DF">
        <w:rPr>
          <w:color w:val="auto"/>
        </w:rPr>
      </w:r>
      <w:r w:rsidR="000C11DF">
        <w:rPr>
          <w:color w:val="auto"/>
        </w:rPr>
        <w:fldChar w:fldCharType="separate"/>
      </w:r>
      <w:r w:rsidR="000C11DF" w:rsidRPr="000C11DF">
        <w:rPr>
          <w:noProof/>
          <w:color w:val="auto"/>
          <w:vertAlign w:val="superscript"/>
        </w:rPr>
        <w:t>1-4</w:t>
      </w:r>
      <w:r w:rsidR="000C11DF">
        <w:rPr>
          <w:color w:val="auto"/>
        </w:rPr>
        <w:fldChar w:fldCharType="end"/>
      </w:r>
      <w:r w:rsidRPr="00F74241">
        <w:rPr>
          <w:color w:val="auto"/>
        </w:rPr>
        <w:t xml:space="preserve">. Our aim here is to demonstrate a large-scale imaging approach for obtaining rapid insight into the functional structure of gastropod neural networks, </w:t>
      </w:r>
      <w:proofErr w:type="gramStart"/>
      <w:r w:rsidRPr="00F74241">
        <w:rPr>
          <w:color w:val="auto"/>
        </w:rPr>
        <w:t>in an effort to</w:t>
      </w:r>
      <w:proofErr w:type="gramEnd"/>
      <w:r w:rsidRPr="00F74241">
        <w:rPr>
          <w:color w:val="auto"/>
        </w:rPr>
        <w:t xml:space="preserve"> facilitate comparative studies of neural network function.  </w:t>
      </w:r>
    </w:p>
    <w:p w14:paraId="46A42AFD" w14:textId="77777777" w:rsidR="007B2CB0" w:rsidRPr="00F74241" w:rsidRDefault="007B2CB0" w:rsidP="00F74241">
      <w:pPr>
        <w:tabs>
          <w:tab w:val="left" w:pos="270"/>
        </w:tabs>
        <w:rPr>
          <w:color w:val="auto"/>
        </w:rPr>
      </w:pPr>
    </w:p>
    <w:p w14:paraId="23120C6B" w14:textId="0B0033E3" w:rsidR="007B2CB0" w:rsidRPr="00F74241" w:rsidRDefault="007B2CB0" w:rsidP="00F74241">
      <w:pPr>
        <w:tabs>
          <w:tab w:val="left" w:pos="270"/>
        </w:tabs>
        <w:rPr>
          <w:color w:val="auto"/>
        </w:rPr>
      </w:pPr>
      <w:r w:rsidRPr="00F74241">
        <w:rPr>
          <w:color w:val="auto"/>
        </w:rPr>
        <w:t xml:space="preserve">Gastropod mollusks such as </w:t>
      </w:r>
      <w:r w:rsidRPr="00F74241">
        <w:rPr>
          <w:i/>
          <w:color w:val="auto"/>
        </w:rPr>
        <w:t xml:space="preserve">Aplysia, </w:t>
      </w:r>
      <w:proofErr w:type="spellStart"/>
      <w:r w:rsidRPr="00F74241">
        <w:rPr>
          <w:i/>
          <w:color w:val="auto"/>
        </w:rPr>
        <w:t>Lymnaea</w:t>
      </w:r>
      <w:proofErr w:type="spellEnd"/>
      <w:r w:rsidRPr="00F74241">
        <w:rPr>
          <w:i/>
          <w:color w:val="auto"/>
        </w:rPr>
        <w:t xml:space="preserve">, </w:t>
      </w:r>
      <w:proofErr w:type="spellStart"/>
      <w:r w:rsidRPr="00F74241">
        <w:rPr>
          <w:i/>
          <w:color w:val="auto"/>
        </w:rPr>
        <w:t>Tritonia</w:t>
      </w:r>
      <w:proofErr w:type="spellEnd"/>
      <w:r w:rsidRPr="00F74241">
        <w:rPr>
          <w:i/>
          <w:color w:val="auto"/>
        </w:rPr>
        <w:t xml:space="preserve">, </w:t>
      </w:r>
      <w:proofErr w:type="spellStart"/>
      <w:r w:rsidRPr="00F74241">
        <w:rPr>
          <w:i/>
          <w:color w:val="auto"/>
        </w:rPr>
        <w:t>Pleurobranchaea</w:t>
      </w:r>
      <w:proofErr w:type="spellEnd"/>
      <w:r w:rsidRPr="00F74241">
        <w:rPr>
          <w:color w:val="auto"/>
        </w:rPr>
        <w:t xml:space="preserve"> and others have long been used to investigate principles of neural network function, in large part because their behaviors are mediated by large, often individually identifiable neurons located on the surface </w:t>
      </w:r>
      <w:r w:rsidR="005F3B9B" w:rsidRPr="00F74241">
        <w:rPr>
          <w:color w:val="auto"/>
        </w:rPr>
        <w:t xml:space="preserve">of ganglia, </w:t>
      </w:r>
      <w:r w:rsidR="000D74FD">
        <w:rPr>
          <w:color w:val="auto"/>
        </w:rPr>
        <w:t xml:space="preserve">making </w:t>
      </w:r>
      <w:r w:rsidR="005F3B9B" w:rsidRPr="00F74241">
        <w:rPr>
          <w:color w:val="auto"/>
        </w:rPr>
        <w:t xml:space="preserve"> them </w:t>
      </w:r>
      <w:r w:rsidRPr="00F74241">
        <w:rPr>
          <w:color w:val="auto"/>
        </w:rPr>
        <w:t>readily accessible to recording techniques</w:t>
      </w:r>
      <w:r w:rsidR="000C11DF">
        <w:rPr>
          <w:color w:val="auto"/>
        </w:rPr>
        <w:fldChar w:fldCharType="begin"/>
      </w:r>
      <w:r w:rsidR="000C11DF">
        <w:rPr>
          <w:color w:val="auto"/>
        </w:rPr>
        <w:instrText xml:space="preserve"> ADDIN EN.CITE &lt;EndNote&gt;&lt;Cite&gt;&lt;Author&gt;Chase&lt;/Author&gt;&lt;Year&gt;2002&lt;/Year&gt;&lt;RecNum&gt;4464&lt;/RecNum&gt;&lt;DisplayText&gt;&lt;style face="superscript"&gt;5&lt;/style&gt;&lt;/DisplayText&gt;&lt;record&gt;&lt;rec-number&gt;4464&lt;/rec-number&gt;&lt;foreign-keys&gt;&lt;key app="EN" db-id="evt0wwdv8t9peaefxe35xfwa2wtxxfte0dvt" timestamp="1485196256"&gt;4464&lt;/key&gt;&lt;/foreign-keys&gt;&lt;ref-type name="Book"&gt;6&lt;/ref-type&gt;&lt;contributors&gt;&lt;authors&gt;&lt;author&gt;Chase, R.&lt;/author&gt;&lt;/authors&gt;&lt;/contributors&gt;&lt;titles&gt;&lt;title&gt;Behavior and its neural control in gastropod molluscs&lt;/title&gt;&lt;/titles&gt;&lt;dates&gt;&lt;year&gt;2002&lt;/year&gt;&lt;/dates&gt;&lt;pub-location&gt;New York&lt;/pub-location&gt;&lt;publisher&gt;Oxford University Press&lt;/publisher&gt;&lt;urls&gt;&lt;/urls&gt;&lt;/record&gt;&lt;/Cite&gt;&lt;/EndNote&gt;</w:instrText>
      </w:r>
      <w:r w:rsidR="000C11DF">
        <w:rPr>
          <w:color w:val="auto"/>
        </w:rPr>
        <w:fldChar w:fldCharType="separate"/>
      </w:r>
      <w:r w:rsidR="000C11DF" w:rsidRPr="000C11DF">
        <w:rPr>
          <w:noProof/>
          <w:color w:val="auto"/>
          <w:vertAlign w:val="superscript"/>
        </w:rPr>
        <w:t>5</w:t>
      </w:r>
      <w:r w:rsidR="000C11DF">
        <w:rPr>
          <w:color w:val="auto"/>
        </w:rPr>
        <w:fldChar w:fldCharType="end"/>
      </w:r>
      <w:r w:rsidRPr="00F74241">
        <w:rPr>
          <w:color w:val="auto"/>
        </w:rPr>
        <w:t>.  In the 1970s, voltage-sensitive dyes (VSDs)</w:t>
      </w:r>
      <w:r w:rsidR="00C8569D" w:rsidRPr="00F74241">
        <w:rPr>
          <w:color w:val="auto"/>
        </w:rPr>
        <w:t xml:space="preserve"> that can integrate into the plasma membrane</w:t>
      </w:r>
      <w:r w:rsidRPr="00F74241">
        <w:rPr>
          <w:color w:val="auto"/>
        </w:rPr>
        <w:t xml:space="preserve"> were developed that soon enabled the first electrode-free recordings of the action potentials generated by multiple neurons</w:t>
      </w:r>
      <w:r w:rsidR="000C11DF">
        <w:rPr>
          <w:color w:val="auto"/>
        </w:rPr>
        <w:fldChar w:fldCharType="begin"/>
      </w:r>
      <w:r w:rsidR="000C11DF">
        <w:rPr>
          <w:color w:val="auto"/>
        </w:rPr>
        <w:instrText xml:space="preserve"> ADDIN EN.CITE &lt;EndNote&gt;&lt;Cite&gt;&lt;Author&gt;Salzberg&lt;/Author&gt;&lt;Year&gt;1977&lt;/Year&gt;&lt;RecNum&gt;4177&lt;/RecNum&gt;&lt;DisplayText&gt;&lt;style face="superscript"&gt;6&lt;/style&gt;&lt;/DisplayText&gt;&lt;record&gt;&lt;rec-number&gt;4177&lt;/rec-number&gt;&lt;foreign-keys&gt;&lt;key app="EN" db-id="evt0wwdv8t9peaefxe35xfwa2wtxxfte0dvt" timestamp="0"&gt;4177&lt;/key&gt;&lt;/foreign-keys&gt;&lt;ref-type name="Journal Article"&gt;17&lt;/ref-type&gt;&lt;contributors&gt;&lt;authors&gt;&lt;author&gt;Salzberg, B. M.&lt;/author&gt;&lt;author&gt;Grinvald, A.&lt;/author&gt;&lt;author&gt;Cohen, L. B.&lt;/author&gt;&lt;author&gt;Davila, H. V.&lt;/author&gt;&lt;author&gt;Ross, W. N.&lt;/author&gt;&lt;/authors&gt;&lt;/contributors&gt;&lt;titles&gt;&lt;title&gt;Optical recording of neuronal activity in an invertebrate central nervous system: simultaneous monitoring of several neurons&lt;/title&gt;&lt;secondary-title&gt;J Neurophysiol&lt;/secondary-title&gt;&lt;/titles&gt;&lt;periodical&gt;&lt;full-title&gt;J Neurophysiol&lt;/full-title&gt;&lt;/periodical&gt;&lt;pages&gt;1281-91&lt;/pages&gt;&lt;volume&gt;40&lt;/volume&gt;&lt;number&gt;6&lt;/number&gt;&lt;keywords&gt;&lt;keyword&gt;Action Potentials&lt;/keyword&gt;&lt;keyword&gt;Animals&lt;/keyword&gt;&lt;keyword&gt;Central Nervous System/cytology/*physiology&lt;/keyword&gt;&lt;keyword&gt;Electronics, Medical&lt;/keyword&gt;&lt;keyword&gt;Methods&lt;/keyword&gt;&lt;keyword&gt;Neurons/physiology&lt;/keyword&gt;&lt;keyword&gt;Thoracica/*physiology&lt;/keyword&gt;&lt;/keywords&gt;&lt;dates&gt;&lt;year&gt;1977&lt;/year&gt;&lt;pub-dates&gt;&lt;date&gt;Nov&lt;/date&gt;&lt;/pub-dates&gt;&lt;/dates&gt;&lt;accession-num&gt;925730&lt;/accession-num&gt;&lt;urls&gt;&lt;related-urls&gt;&lt;url&gt;http://www.ncbi.nlm.nih.gov/entrez/query.fcgi?cmd=Retrieve&amp;amp;db=PubMed&amp;amp;dopt=Citation&amp;amp;list_uids=925730 &lt;/url&gt;&lt;/related-urls&gt;&lt;/urls&gt;&lt;/record&gt;&lt;/Cite&gt;&lt;/EndNote&gt;</w:instrText>
      </w:r>
      <w:r w:rsidR="000C11DF">
        <w:rPr>
          <w:color w:val="auto"/>
        </w:rPr>
        <w:fldChar w:fldCharType="separate"/>
      </w:r>
      <w:r w:rsidR="000C11DF" w:rsidRPr="000C11DF">
        <w:rPr>
          <w:noProof/>
          <w:color w:val="auto"/>
          <w:vertAlign w:val="superscript"/>
        </w:rPr>
        <w:t>6</w:t>
      </w:r>
      <w:r w:rsidR="000C11DF">
        <w:rPr>
          <w:color w:val="auto"/>
        </w:rPr>
        <w:fldChar w:fldCharType="end"/>
      </w:r>
      <w:r w:rsidR="00180376" w:rsidRPr="00326963">
        <w:rPr>
          <w:color w:val="auto"/>
        </w:rPr>
        <w:t>.</w:t>
      </w:r>
      <w:r w:rsidRPr="00F74241">
        <w:rPr>
          <w:color w:val="auto"/>
        </w:rPr>
        <w:t xml:space="preserve"> Here, we demonstrate our use of </w:t>
      </w:r>
      <w:r w:rsidR="003E2DC2" w:rsidRPr="00F74241">
        <w:rPr>
          <w:color w:val="auto"/>
        </w:rPr>
        <w:t>VSDs</w:t>
      </w:r>
      <w:r w:rsidRPr="00F74241">
        <w:rPr>
          <w:color w:val="auto"/>
        </w:rPr>
        <w:t xml:space="preserve"> to examine network activity in several species of gastropods, including one new to neuroscience, </w:t>
      </w:r>
      <w:proofErr w:type="spellStart"/>
      <w:r w:rsidRPr="00F74241">
        <w:rPr>
          <w:i/>
          <w:color w:val="auto"/>
        </w:rPr>
        <w:t>Berghia</w:t>
      </w:r>
      <w:proofErr w:type="spellEnd"/>
      <w:r w:rsidRPr="00F74241">
        <w:rPr>
          <w:i/>
          <w:color w:val="auto"/>
        </w:rPr>
        <w:t xml:space="preserve"> </w:t>
      </w:r>
      <w:proofErr w:type="spellStart"/>
      <w:r w:rsidRPr="00F74241">
        <w:rPr>
          <w:i/>
          <w:color w:val="auto"/>
        </w:rPr>
        <w:t>stephanieae</w:t>
      </w:r>
      <w:proofErr w:type="spellEnd"/>
      <w:r w:rsidRPr="00F74241">
        <w:rPr>
          <w:color w:val="auto"/>
        </w:rPr>
        <w:t>. The imaging device is a commercially available 464-element photodiode array (PDA) that samples at 1</w:t>
      </w:r>
      <w:r w:rsidR="0079640C" w:rsidRPr="00326963">
        <w:rPr>
          <w:color w:val="auto"/>
        </w:rPr>
        <w:t>,</w:t>
      </w:r>
      <w:r w:rsidR="003E2DC2" w:rsidRPr="00F74241">
        <w:rPr>
          <w:color w:val="auto"/>
        </w:rPr>
        <w:t>6</w:t>
      </w:r>
      <w:r w:rsidR="0079640C" w:rsidRPr="00326963">
        <w:rPr>
          <w:color w:val="auto"/>
        </w:rPr>
        <w:t>00</w:t>
      </w:r>
      <w:r w:rsidRPr="00F74241">
        <w:rPr>
          <w:color w:val="auto"/>
        </w:rPr>
        <w:t xml:space="preserve"> </w:t>
      </w:r>
      <w:r w:rsidR="0079640C" w:rsidRPr="00326963">
        <w:rPr>
          <w:color w:val="auto"/>
        </w:rPr>
        <w:t>frames/second</w:t>
      </w:r>
      <w:r w:rsidR="0079640C" w:rsidRPr="00F74241">
        <w:rPr>
          <w:color w:val="auto"/>
        </w:rPr>
        <w:t xml:space="preserve"> </w:t>
      </w:r>
      <w:r w:rsidRPr="00F74241">
        <w:rPr>
          <w:color w:val="auto"/>
        </w:rPr>
        <w:t>(</w:t>
      </w:r>
      <w:r w:rsidRPr="00F74241">
        <w:rPr>
          <w:b/>
          <w:bCs/>
          <w:color w:val="auto"/>
        </w:rPr>
        <w:t>Figure 1</w:t>
      </w:r>
      <w:r w:rsidRPr="00F74241">
        <w:rPr>
          <w:color w:val="auto"/>
        </w:rPr>
        <w:t>), which, when used with fast absorbance VSDs, reveals the action potentials of all recorded neurons</w:t>
      </w:r>
      <w:r w:rsidR="000C11DF">
        <w:rPr>
          <w:color w:val="auto"/>
        </w:rPr>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rPr>
          <w:color w:val="auto"/>
        </w:rPr>
        <w:instrText xml:space="preserve"> ADDIN EN.CITE </w:instrText>
      </w:r>
      <w:r w:rsidR="000C11DF">
        <w:rPr>
          <w:color w:val="auto"/>
        </w:rPr>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rPr>
          <w:color w:val="auto"/>
        </w:rPr>
        <w:instrText xml:space="preserve"> ADDIN EN.CITE.DATA </w:instrText>
      </w:r>
      <w:r w:rsidR="000C11DF">
        <w:rPr>
          <w:color w:val="auto"/>
        </w:rPr>
      </w:r>
      <w:r w:rsidR="000C11DF">
        <w:rPr>
          <w:color w:val="auto"/>
        </w:rPr>
        <w:fldChar w:fldCharType="end"/>
      </w:r>
      <w:r w:rsidR="000C11DF">
        <w:rPr>
          <w:color w:val="auto"/>
        </w:rPr>
      </w:r>
      <w:r w:rsidR="000C11DF">
        <w:rPr>
          <w:color w:val="auto"/>
        </w:rPr>
        <w:fldChar w:fldCharType="separate"/>
      </w:r>
      <w:r w:rsidR="000C11DF" w:rsidRPr="000C11DF">
        <w:rPr>
          <w:noProof/>
          <w:color w:val="auto"/>
          <w:vertAlign w:val="superscript"/>
        </w:rPr>
        <w:t>7</w:t>
      </w:r>
      <w:r w:rsidR="000C11DF">
        <w:rPr>
          <w:color w:val="auto"/>
        </w:rPr>
        <w:fldChar w:fldCharType="end"/>
      </w:r>
      <w:r w:rsidRPr="00F74241">
        <w:rPr>
          <w:color w:val="auto"/>
        </w:rPr>
        <w:t>. The signals recorded by all diodes are displayed immediately after acquisition</w:t>
      </w:r>
      <w:r w:rsidR="00300444" w:rsidRPr="00326963">
        <w:rPr>
          <w:color w:val="auto"/>
        </w:rPr>
        <w:t xml:space="preserve"> and</w:t>
      </w:r>
      <w:r w:rsidRPr="00F74241">
        <w:rPr>
          <w:color w:val="auto"/>
        </w:rPr>
        <w:t xml:space="preserve"> superimposed on a</w:t>
      </w:r>
      <w:r w:rsidR="005F3B9B" w:rsidRPr="00F74241">
        <w:rPr>
          <w:color w:val="auto"/>
        </w:rPr>
        <w:t xml:space="preserve">n </w:t>
      </w:r>
      <w:r w:rsidRPr="00F74241">
        <w:rPr>
          <w:color w:val="auto"/>
        </w:rPr>
        <w:t>image of the ganglion in the PDA acquisition software, making it possible to investigate neurons of interest with sharp electrodes in the same preparation</w:t>
      </w:r>
      <w:r w:rsidR="000C11DF">
        <w:rPr>
          <w:color w:val="auto"/>
        </w:rPr>
        <w:fldChar w:fldCharType="begin">
          <w:fldData xml:space="preserve">PEVuZE5vdGU+PENpdGU+PEF1dGhvcj5Gcm9zdDwvQXV0aG9yPjxZZWFyPjIwMDc8L1llYXI+PFJl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</w:fldData>
        </w:fldChar>
      </w:r>
      <w:r w:rsidR="000C11DF">
        <w:rPr>
          <w:color w:val="auto"/>
        </w:rPr>
        <w:instrText xml:space="preserve"> ADDIN EN.CITE </w:instrText>
      </w:r>
      <w:r w:rsidR="000C11DF">
        <w:rPr>
          <w:color w:val="auto"/>
        </w:rPr>
        <w:fldChar w:fldCharType="begin">
          <w:fldData xml:space="preserve">PEVuZE5vdGU+PENpdGU+PEF1dGhvcj5Gcm9zdDwvQXV0aG9yPjxZZWFyPjIwMDc8L1llYXI+PFJl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</w:fldData>
        </w:fldChar>
      </w:r>
      <w:r w:rsidR="000C11DF">
        <w:rPr>
          <w:color w:val="auto"/>
        </w:rPr>
        <w:instrText xml:space="preserve"> ADDIN EN.CITE.DATA </w:instrText>
      </w:r>
      <w:r w:rsidR="000C11DF">
        <w:rPr>
          <w:color w:val="auto"/>
        </w:rPr>
      </w:r>
      <w:r w:rsidR="000C11DF">
        <w:rPr>
          <w:color w:val="auto"/>
        </w:rPr>
        <w:fldChar w:fldCharType="end"/>
      </w:r>
      <w:r w:rsidR="000C11DF">
        <w:rPr>
          <w:color w:val="auto"/>
        </w:rPr>
      </w:r>
      <w:r w:rsidR="000C11DF">
        <w:rPr>
          <w:color w:val="auto"/>
        </w:rPr>
        <w:fldChar w:fldCharType="separate"/>
      </w:r>
      <w:r w:rsidR="000C11DF" w:rsidRPr="000C11DF">
        <w:rPr>
          <w:noProof/>
          <w:color w:val="auto"/>
          <w:vertAlign w:val="superscript"/>
        </w:rPr>
        <w:t>8,9</w:t>
      </w:r>
      <w:r w:rsidR="000C11DF">
        <w:rPr>
          <w:color w:val="auto"/>
        </w:rPr>
        <w:fldChar w:fldCharType="end"/>
      </w:r>
      <w:r w:rsidRPr="00F74241">
        <w:rPr>
          <w:color w:val="auto"/>
        </w:rPr>
        <w:t xml:space="preserve">.  </w:t>
      </w:r>
    </w:p>
    <w:p w14:paraId="06733CEA" w14:textId="77777777" w:rsidR="007B2CB0" w:rsidRPr="00F74241" w:rsidRDefault="007B2CB0" w:rsidP="00F74241">
      <w:pPr>
        <w:tabs>
          <w:tab w:val="left" w:pos="270"/>
        </w:tabs>
        <w:rPr>
          <w:color w:val="auto"/>
        </w:rPr>
      </w:pPr>
    </w:p>
    <w:p w14:paraId="0DF4A0E5" w14:textId="14768DF6" w:rsidR="007B2CB0" w:rsidRPr="00F74241" w:rsidRDefault="007B2CB0" w:rsidP="00F74241">
      <w:pPr>
        <w:tabs>
          <w:tab w:val="left" w:pos="270"/>
        </w:tabs>
        <w:rPr>
          <w:color w:val="auto"/>
        </w:rPr>
      </w:pPr>
      <w:r w:rsidRPr="00F74241">
        <w:rPr>
          <w:color w:val="auto"/>
        </w:rPr>
        <w:t>In the raw PDA data, many diodes redundantly record the larger neurons, and many also contain mixed signals from multiple neurons.</w:t>
      </w:r>
      <w:r w:rsidR="001C31AD">
        <w:rPr>
          <w:color w:val="auto"/>
        </w:rPr>
        <w:t xml:space="preserve"> </w:t>
      </w:r>
      <w:r w:rsidRPr="00F74241">
        <w:rPr>
          <w:color w:val="auto"/>
        </w:rPr>
        <w:t xml:space="preserve">A turning point </w:t>
      </w:r>
      <w:r w:rsidR="001E401F" w:rsidRPr="00F74241">
        <w:rPr>
          <w:color w:val="auto"/>
        </w:rPr>
        <w:t xml:space="preserve">was the </w:t>
      </w:r>
      <w:r w:rsidRPr="00F74241">
        <w:rPr>
          <w:color w:val="auto"/>
        </w:rPr>
        <w:t>development of an automated spike-sorting method</w:t>
      </w:r>
      <w:r w:rsidR="00D42D92" w:rsidRPr="00326963">
        <w:rPr>
          <w:color w:val="auto"/>
        </w:rPr>
        <w:t xml:space="preserve"> </w:t>
      </w:r>
      <w:r w:rsidR="000D74FD">
        <w:rPr>
          <w:color w:val="auto"/>
        </w:rPr>
        <w:t xml:space="preserve">using </w:t>
      </w:r>
      <w:r w:rsidR="00D42D92" w:rsidRPr="00326963">
        <w:rPr>
          <w:color w:val="auto"/>
        </w:rPr>
        <w:t xml:space="preserve">independent component analysis </w:t>
      </w:r>
      <w:r w:rsidRPr="00F74241">
        <w:rPr>
          <w:color w:val="auto"/>
        </w:rPr>
        <w:t xml:space="preserve"> </w:t>
      </w:r>
      <w:r w:rsidR="000D74FD">
        <w:rPr>
          <w:color w:val="auto"/>
        </w:rPr>
        <w:t>to</w:t>
      </w:r>
      <w:r w:rsidRPr="00F74241">
        <w:rPr>
          <w:color w:val="auto"/>
        </w:rPr>
        <w:t xml:space="preserve"> rapidly process </w:t>
      </w:r>
      <w:r w:rsidR="000D74FD">
        <w:rPr>
          <w:color w:val="auto"/>
        </w:rPr>
        <w:t>each</w:t>
      </w:r>
      <w:r w:rsidRPr="00F74241">
        <w:rPr>
          <w:color w:val="auto"/>
        </w:rPr>
        <w:t xml:space="preserve"> raw 464-channel PDA data set into a new set of traces</w:t>
      </w:r>
      <w:r w:rsidR="008B64C8" w:rsidRPr="00F74241">
        <w:rPr>
          <w:color w:val="auto"/>
        </w:rPr>
        <w:t>, in which</w:t>
      </w:r>
      <w:r w:rsidRPr="00F74241">
        <w:rPr>
          <w:color w:val="auto"/>
        </w:rPr>
        <w:t xml:space="preserve"> every recorded neuron appears in a separate trace containing just its action potentials</w:t>
      </w:r>
      <w:r w:rsidR="000C11DF">
        <w:rPr>
          <w:color w:val="auto"/>
        </w:rPr>
        <w:fldChar w:fldCharType="begin">
          <w:fldData xml:space="preserve">PEVuZE5vdGU+PENpdGU+PEF1dGhvcj5Ccm93bjwvQXV0aG9yPjxZZWFyPjIwMDE8L1llYXI+PFJl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</w:fldData>
        </w:fldChar>
      </w:r>
      <w:r w:rsidR="000C11DF">
        <w:rPr>
          <w:color w:val="auto"/>
        </w:rPr>
        <w:instrText xml:space="preserve"> ADDIN EN.CITE </w:instrText>
      </w:r>
      <w:r w:rsidR="000C11DF">
        <w:rPr>
          <w:color w:val="auto"/>
        </w:rPr>
        <w:fldChar w:fldCharType="begin">
          <w:fldData xml:space="preserve">PEVuZE5vdGU+PENpdGU+PEF1dGhvcj5Ccm93bjwvQXV0aG9yPjxZZWFyPjIwMDE8L1llYXI+PFJl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</w:fldData>
        </w:fldChar>
      </w:r>
      <w:r w:rsidR="000C11DF">
        <w:rPr>
          <w:color w:val="auto"/>
        </w:rPr>
        <w:instrText xml:space="preserve"> ADDIN EN.CITE.DATA </w:instrText>
      </w:r>
      <w:r w:rsidR="000C11DF">
        <w:rPr>
          <w:color w:val="auto"/>
        </w:rPr>
      </w:r>
      <w:r w:rsidR="000C11DF">
        <w:rPr>
          <w:color w:val="auto"/>
        </w:rPr>
        <w:fldChar w:fldCharType="end"/>
      </w:r>
      <w:r w:rsidR="000C11DF">
        <w:rPr>
          <w:color w:val="auto"/>
        </w:rPr>
      </w:r>
      <w:r w:rsidR="000C11DF">
        <w:rPr>
          <w:color w:val="auto"/>
        </w:rPr>
        <w:fldChar w:fldCharType="separate"/>
      </w:r>
      <w:r w:rsidR="000C11DF" w:rsidRPr="000C11DF">
        <w:rPr>
          <w:noProof/>
          <w:color w:val="auto"/>
          <w:vertAlign w:val="superscript"/>
        </w:rPr>
        <w:t>10,11</w:t>
      </w:r>
      <w:r w:rsidR="000C11DF">
        <w:rPr>
          <w:color w:val="auto"/>
        </w:rPr>
        <w:fldChar w:fldCharType="end"/>
      </w:r>
      <w:r w:rsidRPr="00F74241">
        <w:rPr>
          <w:color w:val="auto"/>
        </w:rPr>
        <w:t xml:space="preserve">.    </w:t>
      </w:r>
    </w:p>
    <w:p w14:paraId="7CCD3A65" w14:textId="77777777" w:rsidR="007B2CB0" w:rsidRPr="00F74241" w:rsidRDefault="007B2CB0" w:rsidP="00F74241">
      <w:pPr>
        <w:tabs>
          <w:tab w:val="left" w:pos="270"/>
        </w:tabs>
        <w:rPr>
          <w:color w:val="auto"/>
        </w:rPr>
      </w:pPr>
    </w:p>
    <w:p w14:paraId="68462049" w14:textId="3FDDE6E6" w:rsidR="007B2CB0" w:rsidRPr="00F74241" w:rsidRDefault="007B2CB0" w:rsidP="00F74241">
      <w:pPr>
        <w:tabs>
          <w:tab w:val="left" w:pos="270"/>
        </w:tabs>
        <w:rPr>
          <w:color w:val="auto"/>
        </w:rPr>
      </w:pPr>
      <w:r w:rsidRPr="00F74241">
        <w:rPr>
          <w:color w:val="auto"/>
        </w:rPr>
        <w:t xml:space="preserve">In this article we </w:t>
      </w:r>
      <w:r w:rsidR="00D42D92" w:rsidRPr="00326963">
        <w:rPr>
          <w:color w:val="auto"/>
        </w:rPr>
        <w:t>outline</w:t>
      </w:r>
      <w:r w:rsidR="00D42D92" w:rsidRPr="00F74241">
        <w:rPr>
          <w:color w:val="auto"/>
        </w:rPr>
        <w:t xml:space="preserve"> </w:t>
      </w:r>
      <w:r w:rsidRPr="00F74241">
        <w:rPr>
          <w:color w:val="auto"/>
        </w:rPr>
        <w:t xml:space="preserve">the essential steps involved in obtaining large-scale action potential recordings from gastropod nervous systems with a photodiode array and fast absorbance VSDs.  </w:t>
      </w:r>
      <w:r w:rsidRPr="00F74241">
        <w:rPr>
          <w:color w:val="auto"/>
        </w:rPr>
        <w:lastRenderedPageBreak/>
        <w:t xml:space="preserve">We moreover </w:t>
      </w:r>
      <w:r w:rsidR="009D619B" w:rsidRPr="00F74241">
        <w:rPr>
          <w:color w:val="auto"/>
        </w:rPr>
        <w:t xml:space="preserve">illustrate </w:t>
      </w:r>
      <w:r w:rsidRPr="00F74241">
        <w:rPr>
          <w:color w:val="auto"/>
        </w:rPr>
        <w:t>analytical methods that can be employed for clustering and mapping the optically recorded neurons with respect to their functional ensembles, and for characterizing population-level features that often are not apparent through simple inspection of the firing traces</w:t>
      </w:r>
      <w:r w:rsidR="000C11DF">
        <w:rPr>
          <w:color w:val="auto"/>
        </w:rPr>
        <w:fldChar w:fldCharType="begin">
          <w:fldData xml:space="preserve">PEVuZE5vdGU+PENpdGU+PEF1dGhvcj5CcnVubzwvQXV0aG9yPjxZZWFyPjIwMTU8L1llYXI+PFJl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</w:fldData>
        </w:fldChar>
      </w:r>
      <w:r w:rsidR="000C11DF">
        <w:rPr>
          <w:color w:val="auto"/>
        </w:rPr>
        <w:instrText xml:space="preserve"> ADDIN EN.CITE </w:instrText>
      </w:r>
      <w:r w:rsidR="000C11DF">
        <w:rPr>
          <w:color w:val="auto"/>
        </w:rPr>
        <w:fldChar w:fldCharType="begin">
          <w:fldData xml:space="preserve">PEVuZE5vdGU+PENpdGU+PEF1dGhvcj5CcnVubzwvQXV0aG9yPjxZZWFyPjIwMTU8L1llYXI+PFJl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</w:fldData>
        </w:fldChar>
      </w:r>
      <w:r w:rsidR="000C11DF">
        <w:rPr>
          <w:color w:val="auto"/>
        </w:rPr>
        <w:instrText xml:space="preserve"> ADDIN EN.CITE.DATA </w:instrText>
      </w:r>
      <w:r w:rsidR="000C11DF">
        <w:rPr>
          <w:color w:val="auto"/>
        </w:rPr>
      </w:r>
      <w:r w:rsidR="000C11DF">
        <w:rPr>
          <w:color w:val="auto"/>
        </w:rPr>
        <w:fldChar w:fldCharType="end"/>
      </w:r>
      <w:r w:rsidR="000C11DF">
        <w:rPr>
          <w:color w:val="auto"/>
        </w:rPr>
      </w:r>
      <w:r w:rsidR="000C11DF">
        <w:rPr>
          <w:color w:val="auto"/>
        </w:rPr>
        <w:fldChar w:fldCharType="separate"/>
      </w:r>
      <w:r w:rsidR="000C11DF" w:rsidRPr="000C11DF">
        <w:rPr>
          <w:noProof/>
          <w:color w:val="auto"/>
          <w:vertAlign w:val="superscript"/>
        </w:rPr>
        <w:t>12,13</w:t>
      </w:r>
      <w:r w:rsidR="000C11DF">
        <w:rPr>
          <w:color w:val="auto"/>
        </w:rPr>
        <w:fldChar w:fldCharType="end"/>
      </w:r>
      <w:r w:rsidRPr="00F74241">
        <w:rPr>
          <w:color w:val="auto"/>
        </w:rPr>
        <w:t xml:space="preserve">.      </w:t>
      </w:r>
    </w:p>
    <w:p w14:paraId="237AD7DD" w14:textId="77777777" w:rsidR="00D15131" w:rsidRPr="00F74241" w:rsidRDefault="00D15131" w:rsidP="00F74241">
      <w:pPr>
        <w:rPr>
          <w:b/>
        </w:rPr>
      </w:pPr>
      <w:bookmarkStart w:id="0" w:name="_Hlk43282965"/>
    </w:p>
    <w:p w14:paraId="105092BC" w14:textId="58BF86EB" w:rsidR="00001169" w:rsidRPr="00F74241" w:rsidRDefault="006305D7" w:rsidP="00F74241">
      <w:pPr>
        <w:rPr>
          <w:color w:val="808080" w:themeColor="background1" w:themeShade="80"/>
        </w:rPr>
      </w:pPr>
      <w:r w:rsidRPr="00F74241">
        <w:rPr>
          <w:b/>
        </w:rPr>
        <w:t>PROTOCOL:</w:t>
      </w:r>
      <w:r w:rsidRPr="00F74241">
        <w:t xml:space="preserve"> </w:t>
      </w:r>
    </w:p>
    <w:p w14:paraId="16B115C3" w14:textId="77777777" w:rsidR="00CC768E" w:rsidRPr="00326963" w:rsidRDefault="00CC768E" w:rsidP="00F74241">
      <w:pPr>
        <w:rPr>
          <w:bCs/>
        </w:rPr>
      </w:pPr>
    </w:p>
    <w:p w14:paraId="280D0059" w14:textId="60336796" w:rsidR="00090E5B" w:rsidRPr="00326963" w:rsidRDefault="00E50B9D" w:rsidP="00F74241">
      <w:pPr>
        <w:rPr>
          <w:bCs/>
        </w:rPr>
      </w:pPr>
      <w:r w:rsidRPr="00326963">
        <w:rPr>
          <w:bCs/>
        </w:rPr>
        <w:t xml:space="preserve">NOTE: </w:t>
      </w:r>
      <w:r w:rsidR="00090E5B" w:rsidRPr="00326963">
        <w:rPr>
          <w:bCs/>
        </w:rPr>
        <w:t xml:space="preserve">The workflow outlined below is summarized in </w:t>
      </w:r>
      <w:r w:rsidR="00090E5B" w:rsidRPr="00326963">
        <w:rPr>
          <w:b/>
        </w:rPr>
        <w:t>Figure 2</w:t>
      </w:r>
      <w:r w:rsidR="00090E5B" w:rsidRPr="00326963">
        <w:rPr>
          <w:bCs/>
        </w:rPr>
        <w:t>.</w:t>
      </w:r>
    </w:p>
    <w:p w14:paraId="6361BF0D" w14:textId="77777777" w:rsidR="009D619B" w:rsidRPr="00326963" w:rsidRDefault="009D619B" w:rsidP="00F74241">
      <w:pPr>
        <w:rPr>
          <w:b/>
        </w:rPr>
      </w:pPr>
    </w:p>
    <w:p w14:paraId="15D32622" w14:textId="77777777" w:rsidR="00090E5B" w:rsidRPr="00326963" w:rsidRDefault="00090E5B" w:rsidP="00F74241">
      <w:pPr>
        <w:pStyle w:val="ListParagraph"/>
        <w:widowControl/>
        <w:numPr>
          <w:ilvl w:val="0"/>
          <w:numId w:val="29"/>
        </w:numPr>
        <w:autoSpaceDE/>
        <w:autoSpaceDN/>
        <w:adjustRightInd/>
        <w:ind w:left="0" w:firstLine="0"/>
        <w:rPr>
          <w:b/>
        </w:rPr>
      </w:pPr>
      <w:r w:rsidRPr="00326963">
        <w:rPr>
          <w:b/>
        </w:rPr>
        <w:t>Minimize vibration</w:t>
      </w:r>
    </w:p>
    <w:p w14:paraId="606AAAFC" w14:textId="77777777" w:rsidR="00090E5B" w:rsidRPr="00326963" w:rsidRDefault="00090E5B" w:rsidP="00F74241">
      <w:pPr>
        <w:pStyle w:val="ListParagraph"/>
        <w:ind w:left="0"/>
        <w:rPr>
          <w:b/>
        </w:rPr>
      </w:pPr>
    </w:p>
    <w:p w14:paraId="24EBEEEE" w14:textId="467F528E" w:rsidR="00C52128" w:rsidRPr="00F74241" w:rsidRDefault="00090E5B" w:rsidP="00F74241">
      <w:pPr>
        <w:pStyle w:val="ListParagraph"/>
        <w:widowControl/>
        <w:numPr>
          <w:ilvl w:val="1"/>
          <w:numId w:val="29"/>
        </w:numPr>
        <w:autoSpaceDE/>
        <w:autoSpaceDN/>
        <w:adjustRightInd/>
        <w:ind w:left="0" w:firstLine="0"/>
      </w:pPr>
      <w:r w:rsidRPr="00F74241">
        <w:t xml:space="preserve">If possible, </w:t>
      </w:r>
      <w:r w:rsidR="00C52128" w:rsidRPr="00F74241">
        <w:t xml:space="preserve">ensure </w:t>
      </w:r>
      <w:r w:rsidRPr="00F74241">
        <w:t>the rig</w:t>
      </w:r>
      <w:r w:rsidR="00C52128" w:rsidRPr="00F74241">
        <w:t xml:space="preserve"> is</w:t>
      </w:r>
      <w:r w:rsidRPr="00F74241">
        <w:t xml:space="preserve"> on the ground floor, and use a spring-based isolation table, which </w:t>
      </w:r>
      <w:r w:rsidR="009D619B" w:rsidRPr="00F74241">
        <w:t xml:space="preserve">dampens a wider range of </w:t>
      </w:r>
      <w:r w:rsidR="000D74FD">
        <w:t xml:space="preserve">vibration </w:t>
      </w:r>
      <w:r w:rsidRPr="00F74241">
        <w:t xml:space="preserve">frequencies than air tables.  </w:t>
      </w:r>
    </w:p>
    <w:p w14:paraId="36B6DFCE" w14:textId="77777777" w:rsidR="00C52128" w:rsidRPr="00F74241" w:rsidRDefault="00C52128" w:rsidP="00F74241">
      <w:pPr>
        <w:pStyle w:val="ListParagraph"/>
        <w:widowControl/>
        <w:autoSpaceDE/>
        <w:autoSpaceDN/>
        <w:adjustRightInd/>
        <w:ind w:left="0"/>
      </w:pPr>
    </w:p>
    <w:p w14:paraId="2890F885" w14:textId="77777777" w:rsidR="00C52128" w:rsidRPr="00F74241" w:rsidRDefault="00090E5B" w:rsidP="00F74241">
      <w:pPr>
        <w:pStyle w:val="ListParagraph"/>
        <w:widowControl/>
        <w:numPr>
          <w:ilvl w:val="1"/>
          <w:numId w:val="29"/>
        </w:numPr>
        <w:autoSpaceDE/>
        <w:autoSpaceDN/>
        <w:adjustRightInd/>
        <w:ind w:left="0" w:firstLine="0"/>
      </w:pPr>
      <w:r w:rsidRPr="00F74241">
        <w:t xml:space="preserve">If using a spring-based table, make sure it is floating (it needs to be adjusted every time </w:t>
      </w:r>
      <w:r w:rsidR="008B64C8" w:rsidRPr="00F74241">
        <w:t>one</w:t>
      </w:r>
      <w:r w:rsidRPr="00F74241">
        <w:t xml:space="preserve"> add</w:t>
      </w:r>
      <w:r w:rsidR="008B64C8" w:rsidRPr="00F74241">
        <w:t>s</w:t>
      </w:r>
      <w:r w:rsidRPr="00F74241">
        <w:t xml:space="preserve"> or take</w:t>
      </w:r>
      <w:r w:rsidR="008B64C8" w:rsidRPr="00F74241">
        <w:t>s</w:t>
      </w:r>
      <w:r w:rsidRPr="00F74241">
        <w:t xml:space="preserve"> something off the table).  </w:t>
      </w:r>
    </w:p>
    <w:p w14:paraId="180720E0" w14:textId="77777777" w:rsidR="00C52128" w:rsidRPr="00F74241" w:rsidRDefault="00C52128" w:rsidP="00F74241">
      <w:pPr>
        <w:pStyle w:val="ListParagraph"/>
        <w:ind w:left="0"/>
      </w:pPr>
    </w:p>
    <w:p w14:paraId="772E6E12" w14:textId="698FF20E" w:rsidR="00090E5B" w:rsidRPr="00F74241" w:rsidRDefault="00090E5B" w:rsidP="00F74241">
      <w:pPr>
        <w:pStyle w:val="ListParagraph"/>
        <w:widowControl/>
        <w:numPr>
          <w:ilvl w:val="1"/>
          <w:numId w:val="29"/>
        </w:numPr>
        <w:autoSpaceDE/>
        <w:autoSpaceDN/>
        <w:adjustRightInd/>
        <w:ind w:left="0" w:firstLine="0"/>
      </w:pPr>
      <w:r w:rsidRPr="00F74241">
        <w:t>Reduce vibrat</w:t>
      </w:r>
      <w:r w:rsidR="005F458B" w:rsidRPr="00F74241">
        <w:t>ion-based</w:t>
      </w:r>
      <w:r w:rsidRPr="00F74241">
        <w:t xml:space="preserve"> noise in the imaging room as much as possible, even to the extent of shutting off airflow during image acquisition if necessary.</w:t>
      </w:r>
      <w:r w:rsidR="001C31AD">
        <w:t xml:space="preserve"> </w:t>
      </w:r>
      <w:r w:rsidR="007935FC" w:rsidRPr="00F74241">
        <w:t>Minimize any vibration stemming from fluid turbulence in perfusion systems.</w:t>
      </w:r>
    </w:p>
    <w:p w14:paraId="40924CDB" w14:textId="77777777" w:rsidR="00B0231A" w:rsidRPr="00326963" w:rsidRDefault="00B0231A" w:rsidP="00F74241">
      <w:pPr>
        <w:pStyle w:val="ListParagraph"/>
        <w:ind w:left="0"/>
      </w:pPr>
    </w:p>
    <w:p w14:paraId="2D6F9B53" w14:textId="5BCD975D" w:rsidR="00090E5B" w:rsidRPr="00326963" w:rsidRDefault="00B0231A" w:rsidP="00F74241">
      <w:pPr>
        <w:widowControl/>
        <w:autoSpaceDE/>
        <w:autoSpaceDN/>
        <w:adjustRightInd/>
      </w:pPr>
      <w:r w:rsidRPr="00326963">
        <w:t>NOTE:</w:t>
      </w:r>
      <w:r w:rsidR="001C31AD">
        <w:t xml:space="preserve"> </w:t>
      </w:r>
      <w:r w:rsidR="00090E5B" w:rsidRPr="00326963">
        <w:t xml:space="preserve">The </w:t>
      </w:r>
      <w:r w:rsidR="008B64C8" w:rsidRPr="00326963">
        <w:t xml:space="preserve">neural </w:t>
      </w:r>
      <w:r w:rsidR="00090E5B" w:rsidRPr="00326963">
        <w:t>preparation must not move during acquisition.</w:t>
      </w:r>
      <w:r w:rsidR="001C31AD">
        <w:t xml:space="preserve"> </w:t>
      </w:r>
      <w:r w:rsidR="00090E5B" w:rsidRPr="00326963">
        <w:t xml:space="preserve">Movements of any kind produce shifts of contrast edges across the diodes, leading to artifactual signals. If the procedure involves a stimulus during acquisition, </w:t>
      </w:r>
      <w:r w:rsidR="00C62E9F" w:rsidRPr="00326963">
        <w:t>i</w:t>
      </w:r>
      <w:r w:rsidR="00090E5B" w:rsidRPr="00326963">
        <w:t xml:space="preserve">t must not induce preparation movement.  </w:t>
      </w:r>
    </w:p>
    <w:p w14:paraId="2DA69805" w14:textId="77777777" w:rsidR="00090E5B" w:rsidRPr="00326963" w:rsidRDefault="00090E5B" w:rsidP="00F74241">
      <w:pPr>
        <w:pStyle w:val="ListParagraph"/>
        <w:ind w:left="0"/>
      </w:pPr>
    </w:p>
    <w:p w14:paraId="6B22BBA0" w14:textId="2C45F2C6" w:rsidR="00090E5B" w:rsidRPr="00326963" w:rsidRDefault="00090E5B" w:rsidP="00F74241">
      <w:pPr>
        <w:pStyle w:val="ListParagraph"/>
        <w:widowControl/>
        <w:numPr>
          <w:ilvl w:val="0"/>
          <w:numId w:val="29"/>
        </w:numPr>
        <w:autoSpaceDE/>
        <w:autoSpaceDN/>
        <w:adjustRightInd/>
        <w:ind w:left="0" w:firstLine="0"/>
        <w:rPr>
          <w:b/>
        </w:rPr>
      </w:pPr>
      <w:r w:rsidRPr="00326963">
        <w:rPr>
          <w:b/>
        </w:rPr>
        <w:t>Run a pinhole test to enable proper alignment of ganglion photos with the PDA data</w:t>
      </w:r>
    </w:p>
    <w:p w14:paraId="2E84D1BA" w14:textId="77777777" w:rsidR="00090E5B" w:rsidRPr="00326963" w:rsidRDefault="00090E5B" w:rsidP="00F74241">
      <w:pPr>
        <w:pStyle w:val="ListParagraph"/>
        <w:ind w:left="0"/>
        <w:rPr>
          <w:b/>
        </w:rPr>
      </w:pPr>
    </w:p>
    <w:p w14:paraId="386E95ED" w14:textId="6D4E4A9B" w:rsidR="00090E5B" w:rsidRPr="00326963" w:rsidRDefault="00090E5B" w:rsidP="00F74241">
      <w:pPr>
        <w:pStyle w:val="ListParagraph"/>
        <w:widowControl/>
        <w:numPr>
          <w:ilvl w:val="1"/>
          <w:numId w:val="29"/>
        </w:numPr>
        <w:autoSpaceDE/>
        <w:autoSpaceDN/>
        <w:adjustRightInd/>
        <w:ind w:left="0" w:firstLine="0"/>
      </w:pPr>
      <w:r w:rsidRPr="00326963">
        <w:t xml:space="preserve">Place a piece of aluminum foil with </w:t>
      </w:r>
      <w:r w:rsidR="001C31AD">
        <w:t>3</w:t>
      </w:r>
      <w:r w:rsidRPr="00326963">
        <w:t xml:space="preserve"> small holes poked in it on a microscope slide.</w:t>
      </w:r>
      <w:r w:rsidR="00AF2C0D">
        <w:t xml:space="preserve"> </w:t>
      </w:r>
      <w:r w:rsidRPr="00326963">
        <w:t xml:space="preserve">Take an image of the three holes with the digital camera mounted on its parfocal </w:t>
      </w:r>
      <w:proofErr w:type="spellStart"/>
      <w:r w:rsidRPr="00326963">
        <w:t>photoport</w:t>
      </w:r>
      <w:proofErr w:type="spellEnd"/>
      <w:r w:rsidRPr="00326963">
        <w:t xml:space="preserve">.  </w:t>
      </w:r>
    </w:p>
    <w:p w14:paraId="057A7846" w14:textId="77777777" w:rsidR="00090E5B" w:rsidRPr="00326963" w:rsidRDefault="00090E5B" w:rsidP="00F74241">
      <w:pPr>
        <w:pStyle w:val="ListParagraph"/>
        <w:ind w:left="0"/>
      </w:pPr>
    </w:p>
    <w:p w14:paraId="4664BA5F" w14:textId="7F83F0B3" w:rsidR="00090E5B" w:rsidRPr="00326963" w:rsidRDefault="00A81287" w:rsidP="00F74241">
      <w:pPr>
        <w:pStyle w:val="ListParagraph"/>
        <w:widowControl/>
        <w:numPr>
          <w:ilvl w:val="1"/>
          <w:numId w:val="29"/>
        </w:numPr>
        <w:autoSpaceDE/>
        <w:autoSpaceDN/>
        <w:adjustRightInd/>
        <w:ind w:left="0" w:firstLine="0"/>
      </w:pPr>
      <w:r w:rsidRPr="00326963">
        <w:t>Using the imaging software</w:t>
      </w:r>
      <w:r w:rsidR="00830D67" w:rsidRPr="00326963">
        <w:t xml:space="preserve"> th</w:t>
      </w:r>
      <w:r w:rsidR="008B64C8" w:rsidRPr="00326963">
        <w:t>at</w:t>
      </w:r>
      <w:r w:rsidR="00830D67" w:rsidRPr="00326963">
        <w:t xml:space="preserve"> comes with the PDA, </w:t>
      </w:r>
      <w:r w:rsidR="00090E5B" w:rsidRPr="00326963">
        <w:t>acquire a short file (</w:t>
      </w:r>
      <w:r w:rsidR="00AD65FA" w:rsidRPr="00326963">
        <w:t xml:space="preserve">e.g., </w:t>
      </w:r>
      <w:r w:rsidR="00090E5B" w:rsidRPr="00326963">
        <w:t xml:space="preserve">5 s). </w:t>
      </w:r>
      <w:r w:rsidR="008B64C8" w:rsidRPr="00326963">
        <w:t xml:space="preserve"> </w:t>
      </w:r>
      <w:r w:rsidR="00090E5B" w:rsidRPr="00326963">
        <w:t>Partway through the acquisition, tap the table to induce vibration artifacts</w:t>
      </w:r>
      <w:r w:rsidR="007935FC" w:rsidRPr="00326963">
        <w:t xml:space="preserve"> that will be very visible around the edges of the pinholes, allowing for the image of the pinholes to be precisely aligned with the optical data.    </w:t>
      </w:r>
    </w:p>
    <w:p w14:paraId="214E970B" w14:textId="77777777" w:rsidR="00090E5B" w:rsidRPr="00326963" w:rsidRDefault="00090E5B" w:rsidP="00F74241">
      <w:pPr>
        <w:pStyle w:val="ListParagraph"/>
        <w:ind w:left="0"/>
      </w:pPr>
    </w:p>
    <w:p w14:paraId="7ED54F8A" w14:textId="4F978DE1" w:rsidR="0090107B" w:rsidRPr="00326963" w:rsidRDefault="00090E5B" w:rsidP="00F74241">
      <w:pPr>
        <w:pStyle w:val="ListParagraph"/>
        <w:widowControl/>
        <w:numPr>
          <w:ilvl w:val="1"/>
          <w:numId w:val="29"/>
        </w:numPr>
        <w:autoSpaceDE/>
        <w:autoSpaceDN/>
        <w:adjustRightInd/>
        <w:ind w:left="0" w:firstLine="0"/>
      </w:pPr>
      <w:r w:rsidRPr="00326963">
        <w:t xml:space="preserve">Use the </w:t>
      </w:r>
      <w:r w:rsidRPr="00AF2C0D">
        <w:rPr>
          <w:b/>
          <w:bCs/>
        </w:rPr>
        <w:t>Superimpose</w:t>
      </w:r>
      <w:r w:rsidRPr="00326963">
        <w:t xml:space="preserve"> function in </w:t>
      </w:r>
      <w:r w:rsidR="00A81287" w:rsidRPr="00326963">
        <w:t>the imaging software</w:t>
      </w:r>
      <w:r w:rsidR="00C40089" w:rsidRPr="00326963">
        <w:t>, found in menu item “</w:t>
      </w:r>
      <w:r w:rsidR="00C40089" w:rsidRPr="00AF2C0D">
        <w:rPr>
          <w:b/>
        </w:rPr>
        <w:t>Display</w:t>
      </w:r>
      <w:r w:rsidR="00AF2C0D">
        <w:rPr>
          <w:b/>
        </w:rPr>
        <w:t xml:space="preserve"> | </w:t>
      </w:r>
      <w:r w:rsidR="00C40089" w:rsidRPr="00AF2C0D">
        <w:rPr>
          <w:b/>
        </w:rPr>
        <w:t>Page Superimpose</w:t>
      </w:r>
      <w:r w:rsidR="00AF2C0D">
        <w:rPr>
          <w:b/>
        </w:rPr>
        <w:t xml:space="preserve"> | </w:t>
      </w:r>
      <w:r w:rsidR="00C40089" w:rsidRPr="00AF2C0D">
        <w:rPr>
          <w:b/>
        </w:rPr>
        <w:t>Superimpose Traces w/External Image</w:t>
      </w:r>
      <w:r w:rsidR="00AF2C0D">
        <w:rPr>
          <w:b/>
        </w:rPr>
        <w:t xml:space="preserve"> | </w:t>
      </w:r>
      <w:r w:rsidR="00C40089" w:rsidRPr="00AF2C0D">
        <w:rPr>
          <w:b/>
        </w:rPr>
        <w:t>Superimpose Image</w:t>
      </w:r>
      <w:r w:rsidR="00C40089" w:rsidRPr="00326963">
        <w:rPr>
          <w:bCs/>
        </w:rPr>
        <w:t>,”</w:t>
      </w:r>
      <w:r w:rsidR="00A81287" w:rsidRPr="00326963">
        <w:t xml:space="preserve"> </w:t>
      </w:r>
      <w:r w:rsidRPr="00326963">
        <w:t>to overlay the diode data on</w:t>
      </w:r>
      <w:r w:rsidR="00AD65FA" w:rsidRPr="00326963">
        <w:t>to</w:t>
      </w:r>
      <w:r w:rsidRPr="00326963">
        <w:t xml:space="preserve"> the photo of the </w:t>
      </w:r>
      <w:r w:rsidR="00AD65FA" w:rsidRPr="00326963">
        <w:t>pinholes</w:t>
      </w:r>
      <w:r w:rsidRPr="00326963">
        <w:t xml:space="preserve">, and then iteratively adjust the </w:t>
      </w:r>
      <w:r w:rsidR="00DF04F7" w:rsidRPr="00326963">
        <w:t>x</w:t>
      </w:r>
      <w:r w:rsidRPr="00326963">
        <w:t xml:space="preserve">, </w:t>
      </w:r>
      <w:r w:rsidR="00DF04F7" w:rsidRPr="00326963">
        <w:t>y</w:t>
      </w:r>
      <w:r w:rsidRPr="00326963">
        <w:t xml:space="preserve">, and magnification settings </w:t>
      </w:r>
      <w:r w:rsidR="00830D67" w:rsidRPr="00326963">
        <w:t xml:space="preserve">for the photo </w:t>
      </w:r>
      <w:r w:rsidRPr="00326963">
        <w:t xml:space="preserve">until the </w:t>
      </w:r>
      <w:r w:rsidR="00830D67" w:rsidRPr="00326963">
        <w:t>pinholes sit directly atop the pinhole artifacts in the diode data</w:t>
      </w:r>
      <w:r w:rsidRPr="00326963">
        <w:t xml:space="preserve">. </w:t>
      </w:r>
      <w:r w:rsidR="008B64C8" w:rsidRPr="00326963">
        <w:t xml:space="preserve"> </w:t>
      </w:r>
    </w:p>
    <w:p w14:paraId="48C8E388" w14:textId="77777777" w:rsidR="0090107B" w:rsidRPr="00326963" w:rsidRDefault="0090107B" w:rsidP="00F74241">
      <w:pPr>
        <w:pStyle w:val="ListParagraph"/>
        <w:ind w:left="0"/>
      </w:pPr>
    </w:p>
    <w:p w14:paraId="5F05543D" w14:textId="12704137" w:rsidR="00090E5B" w:rsidRDefault="00090E5B" w:rsidP="00F74241">
      <w:pPr>
        <w:pStyle w:val="ListParagraph"/>
        <w:widowControl/>
        <w:numPr>
          <w:ilvl w:val="2"/>
          <w:numId w:val="29"/>
        </w:numPr>
        <w:autoSpaceDE/>
        <w:autoSpaceDN/>
        <w:adjustRightInd/>
        <w:ind w:left="0" w:firstLine="0"/>
      </w:pPr>
      <w:r w:rsidRPr="00326963">
        <w:t>Save these numbers to align</w:t>
      </w:r>
      <w:r w:rsidR="008B64C8" w:rsidRPr="00326963">
        <w:t xml:space="preserve"> preparation</w:t>
      </w:r>
      <w:r w:rsidRPr="00326963">
        <w:t xml:space="preserve"> images taken with the camera with the diode data in </w:t>
      </w:r>
      <w:r w:rsidR="00174F10" w:rsidRPr="00326963">
        <w:t>future experiments</w:t>
      </w:r>
      <w:r w:rsidRPr="00326963">
        <w:t>.</w:t>
      </w:r>
    </w:p>
    <w:p w14:paraId="77828D54" w14:textId="77777777" w:rsidR="00AF2C0D" w:rsidRPr="00326963" w:rsidRDefault="00AF2C0D" w:rsidP="00AF2C0D">
      <w:pPr>
        <w:pStyle w:val="ListParagraph"/>
        <w:widowControl/>
        <w:autoSpaceDE/>
        <w:autoSpaceDN/>
        <w:adjustRightInd/>
        <w:ind w:left="0"/>
      </w:pPr>
    </w:p>
    <w:p w14:paraId="6A7DA0CB" w14:textId="368789A2" w:rsidR="00090E5B" w:rsidRPr="00326963" w:rsidRDefault="00090E5B" w:rsidP="00F74241">
      <w:r w:rsidRPr="00326963">
        <w:lastRenderedPageBreak/>
        <w:t xml:space="preserve">NOTE: Pinhole alignment of the PDA </w:t>
      </w:r>
      <w:r w:rsidR="00174F10" w:rsidRPr="00326963">
        <w:t xml:space="preserve">only </w:t>
      </w:r>
      <w:r w:rsidRPr="00326963">
        <w:t>need</w:t>
      </w:r>
      <w:r w:rsidR="00830D67" w:rsidRPr="00326963">
        <w:t>s</w:t>
      </w:r>
      <w:r w:rsidRPr="00326963">
        <w:t xml:space="preserve"> </w:t>
      </w:r>
      <w:r w:rsidR="00174F10" w:rsidRPr="00326963">
        <w:t>t</w:t>
      </w:r>
      <w:r w:rsidR="00830D67" w:rsidRPr="00326963">
        <w:t xml:space="preserve">o </w:t>
      </w:r>
      <w:r w:rsidRPr="00326963">
        <w:t>be performed once after the PDA is mounted on the microscope</w:t>
      </w:r>
      <w:r w:rsidR="00830D67" w:rsidRPr="00326963">
        <w:t xml:space="preserve">, until it is rotated or </w:t>
      </w:r>
      <w:r w:rsidRPr="00326963">
        <w:t>removed</w:t>
      </w:r>
      <w:r w:rsidR="00830D67" w:rsidRPr="00326963">
        <w:t xml:space="preserve">, </w:t>
      </w:r>
      <w:r w:rsidR="008B64C8" w:rsidRPr="00326963">
        <w:t>at which time</w:t>
      </w:r>
      <w:r w:rsidR="00830D67" w:rsidRPr="00326963">
        <w:t xml:space="preserve"> it must be done again.</w:t>
      </w:r>
      <w:r w:rsidRPr="00326963">
        <w:t xml:space="preserve">  </w:t>
      </w:r>
    </w:p>
    <w:p w14:paraId="708E7684" w14:textId="77777777" w:rsidR="00090E5B" w:rsidRPr="00326963" w:rsidRDefault="00090E5B" w:rsidP="00F74241">
      <w:pPr>
        <w:pStyle w:val="ListParagraph"/>
        <w:ind w:left="0"/>
      </w:pPr>
    </w:p>
    <w:p w14:paraId="0FD00854" w14:textId="784224A1" w:rsidR="00C52128" w:rsidRPr="00326963" w:rsidRDefault="00090E5B" w:rsidP="00F74241">
      <w:pPr>
        <w:pStyle w:val="ListParagraph"/>
        <w:widowControl/>
        <w:numPr>
          <w:ilvl w:val="0"/>
          <w:numId w:val="29"/>
        </w:numPr>
        <w:autoSpaceDE/>
        <w:autoSpaceDN/>
        <w:adjustRightInd/>
        <w:ind w:left="0" w:firstLine="0"/>
        <w:rPr>
          <w:b/>
        </w:rPr>
      </w:pPr>
      <w:r w:rsidRPr="00326963">
        <w:rPr>
          <w:b/>
        </w:rPr>
        <w:t>Dissections for three marine gastropod species</w:t>
      </w:r>
    </w:p>
    <w:p w14:paraId="6215D6FC" w14:textId="77777777" w:rsidR="009F717E" w:rsidRPr="00F74241" w:rsidRDefault="009F717E" w:rsidP="00F74241"/>
    <w:p w14:paraId="52E05462" w14:textId="6ACD81E9" w:rsidR="00C52128" w:rsidRPr="00326963" w:rsidRDefault="00C52128" w:rsidP="00F74241">
      <w:pPr>
        <w:pStyle w:val="ListParagraph"/>
        <w:widowControl/>
        <w:numPr>
          <w:ilvl w:val="1"/>
          <w:numId w:val="29"/>
        </w:numPr>
        <w:autoSpaceDE/>
        <w:autoSpaceDN/>
        <w:adjustRightInd/>
        <w:ind w:left="0" w:firstLine="0"/>
        <w:rPr>
          <w:bCs/>
        </w:rPr>
      </w:pPr>
      <w:r w:rsidRPr="00326963">
        <w:rPr>
          <w:bCs/>
        </w:rPr>
        <w:t xml:space="preserve">For species that grow to large size, such as </w:t>
      </w:r>
      <w:proofErr w:type="spellStart"/>
      <w:r w:rsidRPr="00326963">
        <w:rPr>
          <w:bCs/>
          <w:i/>
        </w:rPr>
        <w:t>Tritonia</w:t>
      </w:r>
      <w:proofErr w:type="spellEnd"/>
      <w:r w:rsidRPr="00326963">
        <w:rPr>
          <w:bCs/>
        </w:rPr>
        <w:t xml:space="preserve"> and </w:t>
      </w:r>
      <w:r w:rsidRPr="00326963">
        <w:rPr>
          <w:bCs/>
          <w:i/>
        </w:rPr>
        <w:t>Aplysia</w:t>
      </w:r>
      <w:r w:rsidRPr="00326963">
        <w:rPr>
          <w:bCs/>
        </w:rPr>
        <w:t xml:space="preserve">, start with smaller individuals, which have thinner, less opaque ganglia, easing obtaining sufficient light for optimal signal-to-noise.   </w:t>
      </w:r>
    </w:p>
    <w:p w14:paraId="68FDA527" w14:textId="77777777" w:rsidR="00C52128" w:rsidRPr="00326963" w:rsidRDefault="00C52128" w:rsidP="00F74241">
      <w:pPr>
        <w:pStyle w:val="ListParagraph"/>
        <w:widowControl/>
        <w:autoSpaceDE/>
        <w:autoSpaceDN/>
        <w:adjustRightInd/>
        <w:ind w:left="0"/>
        <w:rPr>
          <w:bCs/>
        </w:rPr>
      </w:pPr>
    </w:p>
    <w:p w14:paraId="4DDE76C0" w14:textId="30457A58" w:rsidR="00120DE0" w:rsidRPr="00326963" w:rsidRDefault="00090E5B" w:rsidP="00F74241">
      <w:pPr>
        <w:pStyle w:val="ListParagraph"/>
        <w:widowControl/>
        <w:numPr>
          <w:ilvl w:val="1"/>
          <w:numId w:val="29"/>
        </w:numPr>
        <w:autoSpaceDE/>
        <w:autoSpaceDN/>
        <w:adjustRightInd/>
        <w:ind w:left="0" w:firstLine="0"/>
        <w:rPr>
          <w:bCs/>
        </w:rPr>
      </w:pPr>
      <w:r w:rsidRPr="00326963">
        <w:rPr>
          <w:bCs/>
        </w:rPr>
        <w:t>Have ready artificial seawater to be used as saline for the dissect</w:t>
      </w:r>
      <w:r w:rsidR="002E7CE8" w:rsidRPr="00326963">
        <w:rPr>
          <w:bCs/>
        </w:rPr>
        <w:t>ions</w:t>
      </w:r>
      <w:r w:rsidRPr="00326963">
        <w:rPr>
          <w:bCs/>
        </w:rPr>
        <w:t xml:space="preserve"> </w:t>
      </w:r>
      <w:r w:rsidR="002E7CE8" w:rsidRPr="00326963">
        <w:rPr>
          <w:bCs/>
        </w:rPr>
        <w:t>and imaging experiments</w:t>
      </w:r>
      <w:r w:rsidRPr="00326963">
        <w:rPr>
          <w:bCs/>
        </w:rPr>
        <w:t xml:space="preserve">. </w:t>
      </w:r>
      <w:r w:rsidR="00102CEF" w:rsidRPr="00326963">
        <w:rPr>
          <w:bCs/>
        </w:rPr>
        <w:t xml:space="preserve"> </w:t>
      </w:r>
    </w:p>
    <w:p w14:paraId="77D3FEB8" w14:textId="77777777" w:rsidR="00120DE0" w:rsidRPr="00326963" w:rsidRDefault="00120DE0" w:rsidP="00F74241">
      <w:pPr>
        <w:pStyle w:val="ListParagraph"/>
        <w:ind w:left="0"/>
        <w:rPr>
          <w:bCs/>
        </w:rPr>
      </w:pPr>
    </w:p>
    <w:p w14:paraId="7453355A" w14:textId="0517EE18" w:rsidR="00090E5B" w:rsidRPr="00326963" w:rsidRDefault="00120DE0" w:rsidP="00F74241">
      <w:pPr>
        <w:widowControl/>
        <w:autoSpaceDE/>
        <w:autoSpaceDN/>
        <w:adjustRightInd/>
        <w:rPr>
          <w:bCs/>
        </w:rPr>
      </w:pPr>
      <w:r w:rsidRPr="00326963">
        <w:rPr>
          <w:bCs/>
        </w:rPr>
        <w:t xml:space="preserve">NOTE: </w:t>
      </w:r>
      <w:r w:rsidR="00102CEF" w:rsidRPr="00326963">
        <w:rPr>
          <w:bCs/>
        </w:rPr>
        <w:t xml:space="preserve">In all subsequent </w:t>
      </w:r>
      <w:r w:rsidRPr="00326963">
        <w:rPr>
          <w:bCs/>
        </w:rPr>
        <w:t xml:space="preserve">steps </w:t>
      </w:r>
      <w:r w:rsidR="00102CEF" w:rsidRPr="00326963">
        <w:rPr>
          <w:bCs/>
        </w:rPr>
        <w:t xml:space="preserve">of the protocol, “saline” </w:t>
      </w:r>
      <w:r w:rsidR="00174F10" w:rsidRPr="00326963">
        <w:rPr>
          <w:bCs/>
        </w:rPr>
        <w:t>denotes</w:t>
      </w:r>
      <w:r w:rsidR="00102CEF" w:rsidRPr="00326963">
        <w:rPr>
          <w:bCs/>
        </w:rPr>
        <w:t xml:space="preserve"> artificial seawater.</w:t>
      </w:r>
    </w:p>
    <w:p w14:paraId="3732B98D" w14:textId="77777777" w:rsidR="00090E5B" w:rsidRPr="00326963" w:rsidRDefault="00090E5B" w:rsidP="00F74241">
      <w:pPr>
        <w:pStyle w:val="ListParagraph"/>
        <w:ind w:left="0"/>
        <w:rPr>
          <w:bCs/>
        </w:rPr>
      </w:pPr>
    </w:p>
    <w:p w14:paraId="300539CE" w14:textId="77777777" w:rsidR="00090E5B" w:rsidRPr="00326963" w:rsidRDefault="00090E5B" w:rsidP="00F74241">
      <w:pPr>
        <w:pStyle w:val="ListParagraph"/>
        <w:widowControl/>
        <w:numPr>
          <w:ilvl w:val="1"/>
          <w:numId w:val="29"/>
        </w:numPr>
        <w:autoSpaceDE/>
        <w:autoSpaceDN/>
        <w:adjustRightInd/>
        <w:ind w:left="0" w:firstLine="0"/>
      </w:pPr>
      <w:r w:rsidRPr="00326963">
        <w:rPr>
          <w:iCs/>
        </w:rPr>
        <w:t xml:space="preserve">Dissection of </w:t>
      </w:r>
      <w:proofErr w:type="spellStart"/>
      <w:r w:rsidRPr="00326963">
        <w:rPr>
          <w:i/>
        </w:rPr>
        <w:t>Tritonia</w:t>
      </w:r>
      <w:proofErr w:type="spellEnd"/>
      <w:r w:rsidRPr="00326963">
        <w:t xml:space="preserve"> </w:t>
      </w:r>
      <w:proofErr w:type="spellStart"/>
      <w:r w:rsidRPr="00326963">
        <w:rPr>
          <w:i/>
          <w:iCs/>
        </w:rPr>
        <w:t>diomedea</w:t>
      </w:r>
      <w:proofErr w:type="spellEnd"/>
      <w:r w:rsidRPr="00326963">
        <w:t xml:space="preserve">  </w:t>
      </w:r>
    </w:p>
    <w:p w14:paraId="538756AC" w14:textId="77777777" w:rsidR="00090E5B" w:rsidRPr="00326963" w:rsidRDefault="00090E5B" w:rsidP="00F74241">
      <w:pPr>
        <w:pStyle w:val="ListParagraph"/>
        <w:ind w:left="0"/>
      </w:pPr>
    </w:p>
    <w:p w14:paraId="52DF56E4" w14:textId="27E08D8C" w:rsidR="00025800" w:rsidRPr="00326963" w:rsidRDefault="00090E5B" w:rsidP="00F74241">
      <w:pPr>
        <w:pStyle w:val="ListParagraph"/>
        <w:widowControl/>
        <w:numPr>
          <w:ilvl w:val="2"/>
          <w:numId w:val="29"/>
        </w:numPr>
        <w:autoSpaceDE/>
        <w:autoSpaceDN/>
        <w:adjustRightInd/>
        <w:ind w:left="0" w:firstLine="0"/>
      </w:pPr>
      <w:r w:rsidRPr="00326963">
        <w:t xml:space="preserve">Place an animal in the refrigerator for about 20 min to anesthetize it. </w:t>
      </w:r>
      <w:r w:rsidR="002E7CE8" w:rsidRPr="00326963">
        <w:t xml:space="preserve"> </w:t>
      </w:r>
    </w:p>
    <w:p w14:paraId="6A8204E0" w14:textId="77777777" w:rsidR="00025800" w:rsidRPr="00326963" w:rsidRDefault="00025800" w:rsidP="00F74241">
      <w:pPr>
        <w:pStyle w:val="ListParagraph"/>
        <w:widowControl/>
        <w:autoSpaceDE/>
        <w:autoSpaceDN/>
        <w:adjustRightInd/>
        <w:ind w:left="0"/>
      </w:pPr>
    </w:p>
    <w:p w14:paraId="0A14DF3A" w14:textId="7B5583E0" w:rsidR="00090E5B" w:rsidRPr="00326963" w:rsidRDefault="009B4C8C" w:rsidP="00F74241">
      <w:pPr>
        <w:pStyle w:val="ListParagraph"/>
        <w:widowControl/>
        <w:numPr>
          <w:ilvl w:val="2"/>
          <w:numId w:val="29"/>
        </w:numPr>
        <w:autoSpaceDE/>
        <w:autoSpaceDN/>
        <w:adjustRightInd/>
        <w:ind w:left="0" w:firstLine="0"/>
      </w:pPr>
      <w:r>
        <w:t xml:space="preserve">For larger animals, expose the brain by holding </w:t>
      </w:r>
      <w:r w:rsidR="00C3444A">
        <w:t xml:space="preserve">the animal </w:t>
      </w:r>
      <w:r>
        <w:t>in one hand, letting the head end drape over the forefinger to expose the “neck</w:t>
      </w:r>
      <w:r w:rsidR="00C3444A">
        <w:t>.</w:t>
      </w:r>
      <w:r>
        <w:t xml:space="preserve">”  </w:t>
      </w:r>
      <w:r w:rsidR="00C3444A">
        <w:t>For s</w:t>
      </w:r>
      <w:r>
        <w:t>maller animals</w:t>
      </w:r>
      <w:r w:rsidR="00C3444A">
        <w:t xml:space="preserve">, </w:t>
      </w:r>
      <w:r>
        <w:t>pin</w:t>
      </w:r>
      <w:r w:rsidR="00C3444A">
        <w:t xml:space="preserve"> them</w:t>
      </w:r>
      <w:r>
        <w:t xml:space="preserve"> </w:t>
      </w:r>
      <w:r w:rsidR="00090E5B" w:rsidRPr="00326963">
        <w:t>dorsal side up in a wax-lined dissection dish</w:t>
      </w:r>
      <w:r>
        <w:t xml:space="preserve"> before exposing the brain</w:t>
      </w:r>
      <w:r w:rsidR="00090E5B" w:rsidRPr="00326963">
        <w:t>.</w:t>
      </w:r>
    </w:p>
    <w:p w14:paraId="5DC46645" w14:textId="77777777" w:rsidR="00090E5B" w:rsidRPr="00326963" w:rsidRDefault="00090E5B" w:rsidP="00F74241">
      <w:pPr>
        <w:pStyle w:val="ListParagraph"/>
        <w:ind w:left="0"/>
      </w:pPr>
    </w:p>
    <w:p w14:paraId="075199A0" w14:textId="5C701D5D" w:rsidR="00025800" w:rsidRPr="00326963" w:rsidRDefault="00B000AA" w:rsidP="00F74241">
      <w:pPr>
        <w:pStyle w:val="ListParagraph"/>
        <w:widowControl/>
        <w:numPr>
          <w:ilvl w:val="2"/>
          <w:numId w:val="29"/>
        </w:numPr>
        <w:autoSpaceDE/>
        <w:autoSpaceDN/>
        <w:adjustRightInd/>
        <w:ind w:left="0" w:firstLine="0"/>
      </w:pPr>
      <w:r w:rsidRPr="00326963">
        <w:t>Using dissection scissors, m</w:t>
      </w:r>
      <w:r w:rsidR="00090E5B" w:rsidRPr="00326963">
        <w:t>ake a</w:t>
      </w:r>
      <w:r w:rsidR="00714FC2" w:rsidRPr="00326963">
        <w:t xml:space="preserve"> </w:t>
      </w:r>
      <w:r w:rsidRPr="00326963">
        <w:t>3</w:t>
      </w:r>
      <w:r w:rsidR="00714FC2" w:rsidRPr="00326963">
        <w:t>-</w:t>
      </w:r>
      <w:r w:rsidRPr="00326963">
        <w:t>4</w:t>
      </w:r>
      <w:r w:rsidR="00714FC2" w:rsidRPr="00326963">
        <w:t xml:space="preserve"> cm</w:t>
      </w:r>
      <w:r w:rsidR="00174F10" w:rsidRPr="00326963">
        <w:t xml:space="preserve"> midline</w:t>
      </w:r>
      <w:r w:rsidR="00090E5B" w:rsidRPr="00326963">
        <w:t xml:space="preserve"> incision on the dorsal side of the animal, above the buccal mass (which can be felt through the body wall)</w:t>
      </w:r>
      <w:r w:rsidR="00180B36" w:rsidRPr="00326963">
        <w:t>.</w:t>
      </w:r>
      <w:r w:rsidR="00AF2C0D">
        <w:t xml:space="preserve"> </w:t>
      </w:r>
    </w:p>
    <w:p w14:paraId="61A0058E" w14:textId="77777777" w:rsidR="0020782F" w:rsidRPr="00326963" w:rsidRDefault="0020782F" w:rsidP="00F74241">
      <w:pPr>
        <w:pStyle w:val="ListParagraph"/>
        <w:ind w:left="0"/>
      </w:pPr>
    </w:p>
    <w:p w14:paraId="203AE53C" w14:textId="3F97829A" w:rsidR="0020782F" w:rsidRPr="00326963" w:rsidRDefault="0020782F" w:rsidP="00F74241">
      <w:pPr>
        <w:widowControl/>
        <w:autoSpaceDE/>
        <w:autoSpaceDN/>
        <w:adjustRightInd/>
      </w:pPr>
      <w:r w:rsidRPr="00326963">
        <w:t>NOTE: The</w:t>
      </w:r>
      <w:r w:rsidR="00673876" w:rsidRPr="00326963">
        <w:t xml:space="preserve"> needed portion of the</w:t>
      </w:r>
      <w:r w:rsidRPr="00326963">
        <w:t xml:space="preserve"> CNS, consisting of fused, bilateral </w:t>
      </w:r>
      <w:proofErr w:type="spellStart"/>
      <w:r w:rsidRPr="00326963">
        <w:t>cerebropleural</w:t>
      </w:r>
      <w:proofErr w:type="spellEnd"/>
      <w:r w:rsidRPr="00326963">
        <w:t xml:space="preserve"> and pedal ganglia, is orange and distinct in appearance from the surrounding tissue; it lies immediately posterior to the rhinophores</w:t>
      </w:r>
      <w:r w:rsidR="00120DE0" w:rsidRPr="00326963">
        <w:t xml:space="preserve"> and atop the buccal mass</w:t>
      </w:r>
      <w:r w:rsidRPr="00326963">
        <w:t>.</w:t>
      </w:r>
    </w:p>
    <w:p w14:paraId="607F54BB" w14:textId="77777777" w:rsidR="00025800" w:rsidRPr="00326963" w:rsidRDefault="00025800" w:rsidP="00F74241">
      <w:pPr>
        <w:pStyle w:val="ListParagraph"/>
        <w:ind w:left="0"/>
      </w:pPr>
    </w:p>
    <w:p w14:paraId="21752D03" w14:textId="46DF5404" w:rsidR="00C52128" w:rsidRPr="00326963" w:rsidRDefault="00714FC2" w:rsidP="00F74241">
      <w:pPr>
        <w:pStyle w:val="ListParagraph"/>
        <w:widowControl/>
        <w:numPr>
          <w:ilvl w:val="2"/>
          <w:numId w:val="29"/>
        </w:numPr>
        <w:autoSpaceDE/>
        <w:autoSpaceDN/>
        <w:adjustRightInd/>
        <w:ind w:left="0" w:firstLine="0"/>
      </w:pPr>
      <w:r w:rsidRPr="00326963">
        <w:t xml:space="preserve">Excise </w:t>
      </w:r>
      <w:r w:rsidR="00090E5B" w:rsidRPr="00326963">
        <w:t xml:space="preserve">the CNS </w:t>
      </w:r>
      <w:r w:rsidRPr="00326963">
        <w:t>by severing those nerves innervating the animal’s body using</w:t>
      </w:r>
      <w:r w:rsidR="00641F2F" w:rsidRPr="00326963">
        <w:t xml:space="preserve"> forceps and </w:t>
      </w:r>
      <w:r w:rsidRPr="00326963">
        <w:t>microdissection scissors, keeping intact all those nerves connecting the central ganglia</w:t>
      </w:r>
      <w:r w:rsidR="00120DE0" w:rsidRPr="00326963">
        <w:t>.</w:t>
      </w:r>
      <w:r w:rsidR="00AF2C0D">
        <w:t xml:space="preserve"> </w:t>
      </w:r>
      <w:r w:rsidR="00120DE0" w:rsidRPr="00326963">
        <w:t>L</w:t>
      </w:r>
      <w:r w:rsidR="00180B36" w:rsidRPr="00326963">
        <w:t xml:space="preserve">eave a long length of pedal nerve 3 (PdN3), or whichever nerve will be stimulated. </w:t>
      </w:r>
      <w:r w:rsidR="00090E5B" w:rsidRPr="00326963">
        <w:t xml:space="preserve"> </w:t>
      </w:r>
    </w:p>
    <w:p w14:paraId="674A1672" w14:textId="77777777" w:rsidR="00C52128" w:rsidRPr="00326963" w:rsidRDefault="00C52128" w:rsidP="00F74241">
      <w:pPr>
        <w:pStyle w:val="ListParagraph"/>
        <w:ind w:left="0"/>
      </w:pPr>
    </w:p>
    <w:p w14:paraId="529459BB" w14:textId="0506EAFA" w:rsidR="00090E5B" w:rsidRPr="00326963" w:rsidRDefault="00180B36" w:rsidP="00F74241">
      <w:pPr>
        <w:pStyle w:val="ListParagraph"/>
        <w:widowControl/>
        <w:numPr>
          <w:ilvl w:val="2"/>
          <w:numId w:val="29"/>
        </w:numPr>
        <w:autoSpaceDE/>
        <w:autoSpaceDN/>
        <w:adjustRightInd/>
        <w:ind w:left="0" w:firstLine="0"/>
      </w:pPr>
      <w:r w:rsidRPr="00326963">
        <w:t>U</w:t>
      </w:r>
      <w:r w:rsidR="00090E5B" w:rsidRPr="00326963">
        <w:t xml:space="preserve">se </w:t>
      </w:r>
      <w:proofErr w:type="spellStart"/>
      <w:r w:rsidR="00090E5B" w:rsidRPr="00326963">
        <w:t>minutien</w:t>
      </w:r>
      <w:proofErr w:type="spellEnd"/>
      <w:r w:rsidR="00090E5B" w:rsidRPr="00326963">
        <w:t xml:space="preserve"> pins to </w:t>
      </w:r>
      <w:r w:rsidR="00BA65CA" w:rsidRPr="00326963">
        <w:t>affix the CNS to the bottom of a saline-filled</w:t>
      </w:r>
      <w:r w:rsidR="00A81287" w:rsidRPr="00326963">
        <w:t xml:space="preserve"> elastomer</w:t>
      </w:r>
      <w:r w:rsidR="00BA65CA" w:rsidRPr="00326963">
        <w:t>-lined dish for further dissection</w:t>
      </w:r>
      <w:r w:rsidR="00090E5B" w:rsidRPr="00326963">
        <w:t>.</w:t>
      </w:r>
      <w:r w:rsidR="00AF2C0D">
        <w:t xml:space="preserve"> </w:t>
      </w:r>
      <w:r w:rsidR="007935FC" w:rsidRPr="00326963">
        <w:t>Maintain the preparation temperature at 11 °C by perfusing the dish with saline</w:t>
      </w:r>
      <w:r w:rsidR="00BB7C93" w:rsidRPr="00326963">
        <w:t xml:space="preserve"> delivered with a</w:t>
      </w:r>
      <w:r w:rsidR="007935FC" w:rsidRPr="00326963">
        <w:t xml:space="preserve"> </w:t>
      </w:r>
      <w:r w:rsidR="00BB7C93" w:rsidRPr="00326963">
        <w:t xml:space="preserve">feedback-controlled, in-line Peltier cooling system using a peristaltic pump.  </w:t>
      </w:r>
    </w:p>
    <w:p w14:paraId="20432DA8" w14:textId="77777777" w:rsidR="00090E5B" w:rsidRPr="00326963" w:rsidRDefault="00090E5B" w:rsidP="00F74241">
      <w:pPr>
        <w:pStyle w:val="ListParagraph"/>
        <w:ind w:left="0"/>
      </w:pPr>
    </w:p>
    <w:p w14:paraId="4C3B4DE3" w14:textId="406186CD" w:rsidR="00090E5B" w:rsidRPr="00326963" w:rsidRDefault="00090E5B" w:rsidP="00F74241">
      <w:pPr>
        <w:pStyle w:val="ListParagraph"/>
        <w:widowControl/>
        <w:numPr>
          <w:ilvl w:val="2"/>
          <w:numId w:val="29"/>
        </w:numPr>
        <w:autoSpaceDE/>
        <w:autoSpaceDN/>
        <w:adjustRightInd/>
        <w:ind w:left="0" w:firstLine="0"/>
      </w:pPr>
      <w:r w:rsidRPr="00326963">
        <w:t xml:space="preserve">Using forceps and </w:t>
      </w:r>
      <w:r w:rsidR="00641F2F" w:rsidRPr="00326963">
        <w:t xml:space="preserve">microdissection </w:t>
      </w:r>
      <w:r w:rsidRPr="00326963">
        <w:t xml:space="preserve">scissors, carefully remove the loosely adhering layer of </w:t>
      </w:r>
      <w:r w:rsidR="00AF2C0D">
        <w:t xml:space="preserve">the </w:t>
      </w:r>
      <w:r w:rsidRPr="00326963">
        <w:t>connective tissue from around the CNS.</w:t>
      </w:r>
      <w:r w:rsidR="00AF2C0D">
        <w:t xml:space="preserve"> </w:t>
      </w:r>
      <w:r w:rsidRPr="00326963">
        <w:t xml:space="preserve">Leave the fine sheath closely adhering to the ganglia.  </w:t>
      </w:r>
    </w:p>
    <w:p w14:paraId="0E8649A8" w14:textId="77777777" w:rsidR="003853FF" w:rsidRPr="00326963" w:rsidRDefault="003853FF" w:rsidP="00F74241">
      <w:pPr>
        <w:pStyle w:val="ListParagraph"/>
        <w:ind w:left="0"/>
      </w:pPr>
    </w:p>
    <w:p w14:paraId="153776C0" w14:textId="5A354A43" w:rsidR="00905824" w:rsidRPr="00326963" w:rsidRDefault="003853FF" w:rsidP="00F74241">
      <w:pPr>
        <w:pStyle w:val="ListParagraph"/>
        <w:widowControl/>
        <w:numPr>
          <w:ilvl w:val="2"/>
          <w:numId w:val="29"/>
        </w:numPr>
        <w:autoSpaceDE/>
        <w:autoSpaceDN/>
        <w:adjustRightInd/>
        <w:ind w:left="0" w:firstLine="0"/>
      </w:pPr>
      <w:r w:rsidRPr="00326963">
        <w:t>Briefly (~10</w:t>
      </w:r>
      <w:r w:rsidR="004B7547" w:rsidRPr="00326963">
        <w:t xml:space="preserve"> </w:t>
      </w:r>
      <w:r w:rsidRPr="00326963">
        <w:t>s) dip the ganglia in a solution of 0.5% glutaraldehyde in saline.</w:t>
      </w:r>
      <w:r w:rsidR="00AF2C0D">
        <w:t xml:space="preserve"> </w:t>
      </w:r>
      <w:r w:rsidR="00905824" w:rsidRPr="00326963">
        <w:t xml:space="preserve">Place the ganglia back in the saline-perfused elastomer-lined dish, allowing saline to wash away the glutaraldehyde before beginning VSD staining. </w:t>
      </w:r>
    </w:p>
    <w:p w14:paraId="3060F5E1" w14:textId="77777777" w:rsidR="00120DE0" w:rsidRPr="00326963" w:rsidRDefault="00120DE0" w:rsidP="00F74241"/>
    <w:p w14:paraId="208592BE" w14:textId="0A249F1E" w:rsidR="003853FF" w:rsidRPr="00326963" w:rsidRDefault="00120DE0" w:rsidP="00F74241">
      <w:pPr>
        <w:widowControl/>
        <w:autoSpaceDE/>
        <w:autoSpaceDN/>
        <w:adjustRightInd/>
      </w:pPr>
      <w:r w:rsidRPr="00326963">
        <w:t xml:space="preserve">NOTE: </w:t>
      </w:r>
      <w:r w:rsidR="003853FF" w:rsidRPr="00326963">
        <w:t>This light fix of the connective tissue and its intrinsic muscles will help prevent movement during imaging.</w:t>
      </w:r>
    </w:p>
    <w:p w14:paraId="1A27DEB9" w14:textId="77777777" w:rsidR="00090E5B" w:rsidRPr="00326963" w:rsidRDefault="00090E5B" w:rsidP="00F74241">
      <w:pPr>
        <w:pStyle w:val="ListParagraph"/>
        <w:ind w:left="0"/>
      </w:pPr>
    </w:p>
    <w:p w14:paraId="06983035" w14:textId="77777777" w:rsidR="00090E5B" w:rsidRPr="00AF2C0D" w:rsidRDefault="00090E5B" w:rsidP="00F74241">
      <w:pPr>
        <w:pStyle w:val="ListParagraph"/>
        <w:widowControl/>
        <w:numPr>
          <w:ilvl w:val="1"/>
          <w:numId w:val="29"/>
        </w:numPr>
        <w:autoSpaceDE/>
        <w:autoSpaceDN/>
        <w:adjustRightInd/>
        <w:ind w:left="0" w:firstLine="0"/>
        <w:rPr>
          <w:highlight w:val="yellow"/>
        </w:rPr>
      </w:pPr>
      <w:r w:rsidRPr="00AF2C0D">
        <w:rPr>
          <w:iCs/>
          <w:highlight w:val="yellow"/>
        </w:rPr>
        <w:t xml:space="preserve">Dissection of </w:t>
      </w:r>
      <w:r w:rsidRPr="00AF2C0D">
        <w:rPr>
          <w:i/>
          <w:highlight w:val="yellow"/>
        </w:rPr>
        <w:t xml:space="preserve">Aplysia </w:t>
      </w:r>
      <w:proofErr w:type="spellStart"/>
      <w:r w:rsidRPr="00AF2C0D">
        <w:rPr>
          <w:i/>
          <w:highlight w:val="yellow"/>
        </w:rPr>
        <w:t>californica</w:t>
      </w:r>
      <w:proofErr w:type="spellEnd"/>
      <w:r w:rsidRPr="00AF2C0D">
        <w:rPr>
          <w:highlight w:val="yellow"/>
        </w:rPr>
        <w:t xml:space="preserve">   </w:t>
      </w:r>
    </w:p>
    <w:p w14:paraId="177E224B" w14:textId="77777777" w:rsidR="00090E5B" w:rsidRPr="00326963" w:rsidRDefault="00090E5B" w:rsidP="00F74241">
      <w:pPr>
        <w:pStyle w:val="ListParagraph"/>
        <w:ind w:left="0"/>
      </w:pPr>
    </w:p>
    <w:p w14:paraId="7DD62A32" w14:textId="128F51AA" w:rsidR="00025800" w:rsidRPr="00AF2C0D" w:rsidRDefault="007337E8" w:rsidP="00F74241">
      <w:pPr>
        <w:pStyle w:val="ListParagraph"/>
        <w:widowControl/>
        <w:numPr>
          <w:ilvl w:val="2"/>
          <w:numId w:val="29"/>
        </w:numPr>
        <w:autoSpaceDE/>
        <w:autoSpaceDN/>
        <w:adjustRightInd/>
        <w:ind w:left="0" w:firstLine="0"/>
      </w:pPr>
      <w:r>
        <w:t>A</w:t>
      </w:r>
      <w:r w:rsidR="00722581" w:rsidRPr="00AF2C0D">
        <w:t>nesthetize</w:t>
      </w:r>
      <w:r>
        <w:t xml:space="preserve"> an approximately</w:t>
      </w:r>
      <w:r w:rsidRPr="00AF2C0D">
        <w:t xml:space="preserve"> 40 g animal</w:t>
      </w:r>
      <w:r w:rsidR="00722581" w:rsidRPr="00AF2C0D">
        <w:t xml:space="preserve"> by </w:t>
      </w:r>
      <w:r w:rsidR="00090E5B" w:rsidRPr="00AF2C0D">
        <w:t>inject</w:t>
      </w:r>
      <w:r w:rsidR="00722581" w:rsidRPr="00AF2C0D">
        <w:t>ing</w:t>
      </w:r>
      <w:r w:rsidR="00090E5B" w:rsidRPr="00AF2C0D">
        <w:t xml:space="preserve"> ~20</w:t>
      </w:r>
      <w:r w:rsidR="004B7547" w:rsidRPr="00AF2C0D">
        <w:t xml:space="preserve"> </w:t>
      </w:r>
      <w:r w:rsidR="00090E5B" w:rsidRPr="00AF2C0D">
        <w:t>m</w:t>
      </w:r>
      <w:r w:rsidR="00AF2C0D" w:rsidRPr="00AF2C0D">
        <w:t>L</w:t>
      </w:r>
      <w:r w:rsidR="00090E5B" w:rsidRPr="00AF2C0D">
        <w:t xml:space="preserve"> of 350 mM MgCl</w:t>
      </w:r>
      <w:r w:rsidR="00090E5B" w:rsidRPr="00AF2C0D">
        <w:rPr>
          <w:vertAlign w:val="subscript"/>
        </w:rPr>
        <w:t>2</w:t>
      </w:r>
      <w:r w:rsidR="00090E5B" w:rsidRPr="00AF2C0D">
        <w:t xml:space="preserve"> into the body through the </w:t>
      </w:r>
      <w:r w:rsidR="00174F10" w:rsidRPr="00AF2C0D">
        <w:t>ventral surface (</w:t>
      </w:r>
      <w:r w:rsidR="00090E5B" w:rsidRPr="00AF2C0D">
        <w:t>foot</w:t>
      </w:r>
      <w:r w:rsidR="00174F10" w:rsidRPr="00AF2C0D">
        <w:t>)</w:t>
      </w:r>
      <w:r w:rsidR="00025800" w:rsidRPr="00AF2C0D">
        <w:t>.</w:t>
      </w:r>
    </w:p>
    <w:p w14:paraId="385CCDFD" w14:textId="77777777" w:rsidR="00025800" w:rsidRPr="00326963" w:rsidRDefault="00025800" w:rsidP="00F74241">
      <w:pPr>
        <w:pStyle w:val="ListParagraph"/>
        <w:widowControl/>
        <w:autoSpaceDE/>
        <w:autoSpaceDN/>
        <w:adjustRightInd/>
        <w:ind w:left="0"/>
        <w:rPr>
          <w:highlight w:val="yellow"/>
        </w:rPr>
      </w:pPr>
    </w:p>
    <w:p w14:paraId="5CF66432" w14:textId="39C9D1AD" w:rsidR="00090E5B" w:rsidRPr="00326963" w:rsidRDefault="00025800" w:rsidP="00F74241">
      <w:pPr>
        <w:pStyle w:val="ListParagraph"/>
        <w:widowControl/>
        <w:numPr>
          <w:ilvl w:val="2"/>
          <w:numId w:val="29"/>
        </w:numPr>
        <w:autoSpaceDE/>
        <w:autoSpaceDN/>
        <w:adjustRightInd/>
        <w:ind w:left="0" w:firstLine="0"/>
        <w:rPr>
          <w:highlight w:val="yellow"/>
        </w:rPr>
      </w:pPr>
      <w:r w:rsidRPr="00326963">
        <w:rPr>
          <w:highlight w:val="yellow"/>
        </w:rPr>
        <w:t>U</w:t>
      </w:r>
      <w:r w:rsidR="00722581" w:rsidRPr="00326963">
        <w:rPr>
          <w:highlight w:val="yellow"/>
        </w:rPr>
        <w:t xml:space="preserve">se pins to position the animal ventral side up </w:t>
      </w:r>
      <w:r w:rsidR="00090E5B" w:rsidRPr="00326963">
        <w:rPr>
          <w:highlight w:val="yellow"/>
        </w:rPr>
        <w:t xml:space="preserve">in a wax-lined dissection dish.  </w:t>
      </w:r>
    </w:p>
    <w:p w14:paraId="736EC0E8" w14:textId="77777777" w:rsidR="00090E5B" w:rsidRPr="00326963" w:rsidRDefault="00090E5B" w:rsidP="00F74241">
      <w:pPr>
        <w:pStyle w:val="ListParagraph"/>
        <w:ind w:left="0"/>
        <w:rPr>
          <w:highlight w:val="yellow"/>
        </w:rPr>
      </w:pPr>
    </w:p>
    <w:p w14:paraId="424162BE" w14:textId="5098FBAF" w:rsidR="004A05FD" w:rsidRPr="00F74241" w:rsidRDefault="004A05FD" w:rsidP="00F74241">
      <w:pPr>
        <w:pStyle w:val="ListParagraph"/>
        <w:widowControl/>
        <w:numPr>
          <w:ilvl w:val="2"/>
          <w:numId w:val="29"/>
        </w:numPr>
        <w:autoSpaceDE/>
        <w:autoSpaceDN/>
        <w:adjustRightInd/>
        <w:ind w:left="0" w:firstLine="0"/>
        <w:rPr>
          <w:highlight w:val="yellow"/>
        </w:rPr>
      </w:pPr>
      <w:r w:rsidRPr="00F74241">
        <w:rPr>
          <w:highlight w:val="yellow"/>
        </w:rPr>
        <w:t>Using dissection scissors</w:t>
      </w:r>
      <w:r w:rsidRPr="00326963">
        <w:rPr>
          <w:highlight w:val="yellow"/>
        </w:rPr>
        <w:t>, m</w:t>
      </w:r>
      <w:r w:rsidR="00090E5B" w:rsidRPr="00326963">
        <w:rPr>
          <w:highlight w:val="yellow"/>
        </w:rPr>
        <w:t>ake a</w:t>
      </w:r>
      <w:r w:rsidRPr="00326963">
        <w:rPr>
          <w:highlight w:val="yellow"/>
        </w:rPr>
        <w:t xml:space="preserve"> 2-3 cm</w:t>
      </w:r>
      <w:r w:rsidR="00174F10" w:rsidRPr="00326963">
        <w:rPr>
          <w:highlight w:val="yellow"/>
        </w:rPr>
        <w:t xml:space="preserve"> midline</w:t>
      </w:r>
      <w:r w:rsidR="00090E5B" w:rsidRPr="00326963">
        <w:rPr>
          <w:highlight w:val="yellow"/>
        </w:rPr>
        <w:t xml:space="preserve"> incision along </w:t>
      </w:r>
      <w:r w:rsidRPr="00326963">
        <w:rPr>
          <w:highlight w:val="yellow"/>
        </w:rPr>
        <w:t>the most anterior extent of the</w:t>
      </w:r>
      <w:r w:rsidR="00090E5B" w:rsidRPr="00326963">
        <w:rPr>
          <w:highlight w:val="yellow"/>
        </w:rPr>
        <w:t xml:space="preserve"> foot</w:t>
      </w:r>
      <w:r w:rsidRPr="00326963">
        <w:rPr>
          <w:highlight w:val="yellow"/>
        </w:rPr>
        <w:t>.</w:t>
      </w:r>
      <w:r w:rsidR="00090E5B" w:rsidRPr="00326963">
        <w:rPr>
          <w:highlight w:val="yellow"/>
        </w:rPr>
        <w:t xml:space="preserve"> </w:t>
      </w:r>
      <w:r w:rsidRPr="00F74241">
        <w:rPr>
          <w:highlight w:val="yellow"/>
        </w:rPr>
        <w:t xml:space="preserve">Pin down the flaps of </w:t>
      </w:r>
      <w:r w:rsidR="00AF2C0D">
        <w:rPr>
          <w:highlight w:val="yellow"/>
        </w:rPr>
        <w:t xml:space="preserve">the </w:t>
      </w:r>
      <w:r w:rsidRPr="00F74241">
        <w:rPr>
          <w:highlight w:val="yellow"/>
        </w:rPr>
        <w:t>foot on either side of the incision to reveal</w:t>
      </w:r>
      <w:r w:rsidR="00EE130C" w:rsidRPr="00F74241">
        <w:rPr>
          <w:highlight w:val="yellow"/>
        </w:rPr>
        <w:t xml:space="preserve"> part of</w:t>
      </w:r>
      <w:r w:rsidRPr="00F74241">
        <w:rPr>
          <w:highlight w:val="yellow"/>
        </w:rPr>
        <w:t xml:space="preserve"> the CNS</w:t>
      </w:r>
      <w:r w:rsidR="0032063A" w:rsidRPr="00F74241">
        <w:rPr>
          <w:highlight w:val="yellow"/>
        </w:rPr>
        <w:t xml:space="preserve"> and buccal mass</w:t>
      </w:r>
      <w:r w:rsidRPr="00F74241">
        <w:rPr>
          <w:highlight w:val="yellow"/>
        </w:rPr>
        <w:t>.</w:t>
      </w:r>
    </w:p>
    <w:p w14:paraId="6DDCE0BB" w14:textId="77777777" w:rsidR="006120E0" w:rsidRPr="00326963" w:rsidRDefault="006120E0" w:rsidP="00F74241">
      <w:pPr>
        <w:pStyle w:val="ListParagraph"/>
        <w:ind w:left="0"/>
      </w:pPr>
    </w:p>
    <w:p w14:paraId="6D7CF2AC" w14:textId="6053F0F8" w:rsidR="006120E0" w:rsidRPr="00326963" w:rsidRDefault="006120E0" w:rsidP="00F74241">
      <w:pPr>
        <w:widowControl/>
        <w:autoSpaceDE/>
        <w:autoSpaceDN/>
        <w:adjustRightInd/>
      </w:pPr>
      <w:r w:rsidRPr="00326963">
        <w:t xml:space="preserve">NOTE: The needed portion of the CNS, consisting of </w:t>
      </w:r>
      <w:r w:rsidR="00EE130C" w:rsidRPr="00326963">
        <w:t>fuse</w:t>
      </w:r>
      <w:r w:rsidR="007337E8">
        <w:t>d</w:t>
      </w:r>
      <w:r w:rsidRPr="00326963">
        <w:t xml:space="preserve"> cerebral gangl</w:t>
      </w:r>
      <w:r w:rsidR="00EE130C" w:rsidRPr="00326963">
        <w:t>ia</w:t>
      </w:r>
      <w:r w:rsidRPr="00326963">
        <w:t>, and closely apposed, bilateral pleural and pedal ganglia, is yellow-orange and distinct in appearance from the surrounding tissue</w:t>
      </w:r>
      <w:r w:rsidR="007337E8">
        <w:t>; it</w:t>
      </w:r>
      <w:r w:rsidR="0032063A" w:rsidRPr="00326963">
        <w:t xml:space="preserve"> sits dorsal and posterolateral to the bulbous </w:t>
      </w:r>
      <w:r w:rsidR="0010358C">
        <w:t xml:space="preserve">muscular </w:t>
      </w:r>
      <w:r w:rsidR="0032063A" w:rsidRPr="00326963">
        <w:t>buccal mass</w:t>
      </w:r>
      <w:r w:rsidRPr="00326963">
        <w:t>.</w:t>
      </w:r>
    </w:p>
    <w:p w14:paraId="562166CE" w14:textId="77777777" w:rsidR="00AF2C0D" w:rsidRDefault="00AF2C0D" w:rsidP="00AF2C0D">
      <w:pPr>
        <w:pStyle w:val="ListParagraph"/>
        <w:widowControl/>
        <w:autoSpaceDE/>
        <w:autoSpaceDN/>
        <w:adjustRightInd/>
        <w:ind w:left="0"/>
        <w:rPr>
          <w:highlight w:val="yellow"/>
        </w:rPr>
      </w:pPr>
    </w:p>
    <w:p w14:paraId="7763D539" w14:textId="0429E421" w:rsidR="00025800" w:rsidRPr="00326963" w:rsidRDefault="006120E0" w:rsidP="00F74241">
      <w:pPr>
        <w:pStyle w:val="ListParagraph"/>
        <w:widowControl/>
        <w:numPr>
          <w:ilvl w:val="2"/>
          <w:numId w:val="29"/>
        </w:numPr>
        <w:autoSpaceDE/>
        <w:autoSpaceDN/>
        <w:adjustRightInd/>
        <w:ind w:left="0" w:firstLine="0"/>
        <w:rPr>
          <w:highlight w:val="yellow"/>
        </w:rPr>
      </w:pPr>
      <w:r w:rsidRPr="00326963">
        <w:rPr>
          <w:highlight w:val="yellow"/>
        </w:rPr>
        <w:t xml:space="preserve">Use </w:t>
      </w:r>
      <w:r w:rsidR="00641F2F" w:rsidRPr="00326963">
        <w:rPr>
          <w:highlight w:val="yellow"/>
        </w:rPr>
        <w:t>forceps and</w:t>
      </w:r>
      <w:r w:rsidRPr="00326963">
        <w:rPr>
          <w:highlight w:val="yellow"/>
        </w:rPr>
        <w:t xml:space="preserve"> dissection scissors to carefully dissect </w:t>
      </w:r>
      <w:r w:rsidR="00EE130C" w:rsidRPr="00326963">
        <w:rPr>
          <w:highlight w:val="yellow"/>
        </w:rPr>
        <w:t>away the buccal mass, revealing the cerebral ganglia.</w:t>
      </w:r>
    </w:p>
    <w:p w14:paraId="2ECC5860" w14:textId="77777777" w:rsidR="00025800" w:rsidRPr="00326963" w:rsidRDefault="00025800" w:rsidP="00F74241">
      <w:pPr>
        <w:pStyle w:val="ListParagraph"/>
        <w:ind w:left="0"/>
        <w:rPr>
          <w:highlight w:val="yellow"/>
        </w:rPr>
      </w:pPr>
    </w:p>
    <w:p w14:paraId="018B5904" w14:textId="5B0893FB" w:rsidR="00C52128" w:rsidRPr="00326963" w:rsidRDefault="00EE130C" w:rsidP="00F74241">
      <w:pPr>
        <w:pStyle w:val="ListParagraph"/>
        <w:widowControl/>
        <w:numPr>
          <w:ilvl w:val="2"/>
          <w:numId w:val="29"/>
        </w:numPr>
        <w:autoSpaceDE/>
        <w:autoSpaceDN/>
        <w:adjustRightInd/>
        <w:ind w:left="0" w:firstLine="0"/>
        <w:rPr>
          <w:highlight w:val="yellow"/>
        </w:rPr>
      </w:pPr>
      <w:r w:rsidRPr="00F74241">
        <w:rPr>
          <w:highlight w:val="yellow"/>
        </w:rPr>
        <w:t xml:space="preserve">Excise the CNS by severing those nerves innervating the animal’s body using </w:t>
      </w:r>
      <w:r w:rsidR="00641F2F" w:rsidRPr="00F74241">
        <w:rPr>
          <w:highlight w:val="yellow"/>
        </w:rPr>
        <w:t xml:space="preserve">forceps and </w:t>
      </w:r>
      <w:r w:rsidRPr="00F74241">
        <w:rPr>
          <w:highlight w:val="yellow"/>
        </w:rPr>
        <w:t>microdissection scissors, keeping intact all those nerves connecting the central ganglia</w:t>
      </w:r>
      <w:r w:rsidR="00120DE0" w:rsidRPr="00326963">
        <w:rPr>
          <w:highlight w:val="yellow"/>
        </w:rPr>
        <w:t>.</w:t>
      </w:r>
      <w:r w:rsidR="00090E5B" w:rsidRPr="00326963">
        <w:rPr>
          <w:highlight w:val="yellow"/>
        </w:rPr>
        <w:t xml:space="preserve"> </w:t>
      </w:r>
      <w:r w:rsidR="00120DE0" w:rsidRPr="00326963">
        <w:rPr>
          <w:highlight w:val="yellow"/>
        </w:rPr>
        <w:t>L</w:t>
      </w:r>
      <w:r w:rsidR="00090E5B" w:rsidRPr="00326963">
        <w:rPr>
          <w:highlight w:val="yellow"/>
        </w:rPr>
        <w:t xml:space="preserve">eave a long length of pedal nerve 9 (PdN9), or whichever nerve will be stimulated. </w:t>
      </w:r>
      <w:r w:rsidR="00640D57" w:rsidRPr="00326963">
        <w:rPr>
          <w:highlight w:val="yellow"/>
        </w:rPr>
        <w:t xml:space="preserve"> </w:t>
      </w:r>
    </w:p>
    <w:p w14:paraId="117A80C8" w14:textId="77777777" w:rsidR="00C52128" w:rsidRPr="00326963" w:rsidRDefault="00C52128" w:rsidP="00F74241">
      <w:pPr>
        <w:pStyle w:val="ListParagraph"/>
        <w:ind w:left="0"/>
        <w:rPr>
          <w:highlight w:val="yellow"/>
        </w:rPr>
      </w:pPr>
    </w:p>
    <w:p w14:paraId="7AEB6FF3" w14:textId="5C62B202" w:rsidR="00090E5B" w:rsidRPr="00326963" w:rsidRDefault="00090E5B" w:rsidP="00F74241">
      <w:pPr>
        <w:pStyle w:val="ListParagraph"/>
        <w:widowControl/>
        <w:numPr>
          <w:ilvl w:val="2"/>
          <w:numId w:val="29"/>
        </w:numPr>
        <w:autoSpaceDE/>
        <w:autoSpaceDN/>
        <w:adjustRightInd/>
        <w:ind w:left="0" w:firstLine="0"/>
        <w:rPr>
          <w:highlight w:val="yellow"/>
        </w:rPr>
      </w:pPr>
      <w:r w:rsidRPr="00326963">
        <w:rPr>
          <w:highlight w:val="yellow"/>
        </w:rPr>
        <w:t xml:space="preserve">Use </w:t>
      </w:r>
      <w:proofErr w:type="spellStart"/>
      <w:r w:rsidRPr="00326963">
        <w:rPr>
          <w:highlight w:val="yellow"/>
        </w:rPr>
        <w:t>minutien</w:t>
      </w:r>
      <w:proofErr w:type="spellEnd"/>
      <w:r w:rsidRPr="00326963">
        <w:rPr>
          <w:highlight w:val="yellow"/>
        </w:rPr>
        <w:t xml:space="preserve"> pins to position the CNS in a</w:t>
      </w:r>
      <w:r w:rsidR="00102CEF" w:rsidRPr="00326963">
        <w:rPr>
          <w:highlight w:val="yellow"/>
        </w:rPr>
        <w:t xml:space="preserve"> saline-</w:t>
      </w:r>
      <w:r w:rsidRPr="00326963">
        <w:rPr>
          <w:highlight w:val="yellow"/>
        </w:rPr>
        <w:t xml:space="preserve">filled </w:t>
      </w:r>
      <w:r w:rsidR="00C52128" w:rsidRPr="00326963">
        <w:rPr>
          <w:highlight w:val="yellow"/>
        </w:rPr>
        <w:t>elastomer</w:t>
      </w:r>
      <w:r w:rsidRPr="00326963">
        <w:rPr>
          <w:highlight w:val="yellow"/>
        </w:rPr>
        <w:t>-lined dish.</w:t>
      </w:r>
      <w:r w:rsidR="00AF2C0D">
        <w:rPr>
          <w:highlight w:val="yellow"/>
        </w:rPr>
        <w:t xml:space="preserve"> </w:t>
      </w:r>
      <w:r w:rsidR="00444432" w:rsidRPr="00F74241">
        <w:rPr>
          <w:highlight w:val="yellow"/>
        </w:rPr>
        <w:t xml:space="preserve">Maintain the preparation temperature at 15-16 °C by perfusing the dish with saline passing through a Peltier cooling device.    </w:t>
      </w:r>
    </w:p>
    <w:p w14:paraId="3532BE3B" w14:textId="77777777" w:rsidR="00090E5B" w:rsidRPr="00326963" w:rsidRDefault="00090E5B" w:rsidP="00F74241">
      <w:pPr>
        <w:pStyle w:val="ListParagraph"/>
        <w:ind w:left="0"/>
        <w:rPr>
          <w:highlight w:val="yellow"/>
        </w:rPr>
      </w:pPr>
    </w:p>
    <w:p w14:paraId="76B8A822" w14:textId="15EF4346" w:rsidR="00090E5B" w:rsidRPr="00326963" w:rsidRDefault="00641F2F" w:rsidP="00F74241">
      <w:pPr>
        <w:pStyle w:val="ListParagraph"/>
        <w:widowControl/>
        <w:numPr>
          <w:ilvl w:val="2"/>
          <w:numId w:val="29"/>
        </w:numPr>
        <w:autoSpaceDE/>
        <w:autoSpaceDN/>
        <w:adjustRightInd/>
        <w:ind w:left="0" w:firstLine="0"/>
        <w:rPr>
          <w:highlight w:val="yellow"/>
        </w:rPr>
      </w:pPr>
      <w:r w:rsidRPr="00326963">
        <w:rPr>
          <w:highlight w:val="yellow"/>
        </w:rPr>
        <w:t>Using forceps and microdissection scissors, r</w:t>
      </w:r>
      <w:r w:rsidR="00090E5B" w:rsidRPr="00326963">
        <w:rPr>
          <w:highlight w:val="yellow"/>
        </w:rPr>
        <w:t xml:space="preserve">emove excessive connective tissue from the CNS, and dissect away a superficial portion of the sheath on the ganglion or ganglia to be imaged. </w:t>
      </w:r>
      <w:r w:rsidR="00127061" w:rsidRPr="00326963">
        <w:rPr>
          <w:highlight w:val="yellow"/>
        </w:rPr>
        <w:t xml:space="preserve"> </w:t>
      </w:r>
      <w:r w:rsidR="00090E5B" w:rsidRPr="00326963">
        <w:rPr>
          <w:highlight w:val="yellow"/>
        </w:rPr>
        <w:t xml:space="preserve">Be careful during this process </w:t>
      </w:r>
      <w:r w:rsidR="0010358C">
        <w:rPr>
          <w:highlight w:val="yellow"/>
        </w:rPr>
        <w:t xml:space="preserve">to </w:t>
      </w:r>
      <w:r w:rsidR="00090E5B" w:rsidRPr="00326963">
        <w:rPr>
          <w:highlight w:val="yellow"/>
        </w:rPr>
        <w:t>not make a hole in the sheath, which</w:t>
      </w:r>
      <w:r w:rsidRPr="00326963">
        <w:rPr>
          <w:highlight w:val="yellow"/>
        </w:rPr>
        <w:t xml:space="preserve"> </w:t>
      </w:r>
      <w:r w:rsidR="0010358C">
        <w:rPr>
          <w:highlight w:val="yellow"/>
        </w:rPr>
        <w:t>would</w:t>
      </w:r>
      <w:r w:rsidR="00090E5B" w:rsidRPr="00326963">
        <w:rPr>
          <w:highlight w:val="yellow"/>
        </w:rPr>
        <w:t xml:space="preserve"> result in neurons spilling out </w:t>
      </w:r>
      <w:r w:rsidR="00127061" w:rsidRPr="00326963">
        <w:rPr>
          <w:highlight w:val="yellow"/>
        </w:rPr>
        <w:t>from within</w:t>
      </w:r>
      <w:r w:rsidR="00090E5B" w:rsidRPr="00326963">
        <w:rPr>
          <w:highlight w:val="yellow"/>
        </w:rPr>
        <w:t>.</w:t>
      </w:r>
    </w:p>
    <w:p w14:paraId="2A5DAD19" w14:textId="77777777" w:rsidR="003853FF" w:rsidRPr="00326963" w:rsidRDefault="003853FF" w:rsidP="00F74241">
      <w:pPr>
        <w:pStyle w:val="ListParagraph"/>
        <w:ind w:left="0"/>
        <w:rPr>
          <w:highlight w:val="yellow"/>
        </w:rPr>
      </w:pPr>
    </w:p>
    <w:p w14:paraId="545DECC8" w14:textId="5DF4933B" w:rsidR="00025800" w:rsidRPr="00326963" w:rsidRDefault="003853FF" w:rsidP="00F74241">
      <w:pPr>
        <w:pStyle w:val="ListParagraph"/>
        <w:widowControl/>
        <w:numPr>
          <w:ilvl w:val="2"/>
          <w:numId w:val="29"/>
        </w:numPr>
        <w:autoSpaceDE/>
        <w:autoSpaceDN/>
        <w:adjustRightInd/>
        <w:ind w:left="0" w:firstLine="0"/>
        <w:rPr>
          <w:highlight w:val="yellow"/>
        </w:rPr>
      </w:pPr>
      <w:r w:rsidRPr="00326963">
        <w:rPr>
          <w:highlight w:val="yellow"/>
        </w:rPr>
        <w:t>Briefly (~20</w:t>
      </w:r>
      <w:r w:rsidR="00127061" w:rsidRPr="00326963">
        <w:rPr>
          <w:highlight w:val="yellow"/>
        </w:rPr>
        <w:t xml:space="preserve"> </w:t>
      </w:r>
      <w:r w:rsidRPr="00326963">
        <w:rPr>
          <w:highlight w:val="yellow"/>
        </w:rPr>
        <w:t>s) dip the ganglia in a solution of 0.5% glutaraldehyde in saline.</w:t>
      </w:r>
      <w:r w:rsidR="00AF2C0D">
        <w:rPr>
          <w:highlight w:val="yellow"/>
        </w:rPr>
        <w:t xml:space="preserve"> </w:t>
      </w:r>
      <w:r w:rsidR="00444432" w:rsidRPr="00F74241">
        <w:rPr>
          <w:highlight w:val="yellow"/>
        </w:rPr>
        <w:t>Place the ganglia back in the saline-perfused elastomer-lined dish, allowing saline to wash away the glutaraldehyde before beginning VSD staining.</w:t>
      </w:r>
    </w:p>
    <w:p w14:paraId="2517243A" w14:textId="77777777" w:rsidR="00090E5B" w:rsidRPr="00326963" w:rsidRDefault="00090E5B" w:rsidP="00F74241"/>
    <w:p w14:paraId="03D592ED" w14:textId="77777777" w:rsidR="00090E5B" w:rsidRPr="00326963" w:rsidRDefault="00090E5B" w:rsidP="00F74241">
      <w:pPr>
        <w:pStyle w:val="ListParagraph"/>
        <w:widowControl/>
        <w:numPr>
          <w:ilvl w:val="1"/>
          <w:numId w:val="29"/>
        </w:numPr>
        <w:autoSpaceDE/>
        <w:autoSpaceDN/>
        <w:adjustRightInd/>
        <w:ind w:left="0" w:firstLine="0"/>
      </w:pPr>
      <w:r w:rsidRPr="00326963">
        <w:rPr>
          <w:iCs/>
        </w:rPr>
        <w:t xml:space="preserve">Dissection of </w:t>
      </w:r>
      <w:proofErr w:type="spellStart"/>
      <w:r w:rsidRPr="00326963">
        <w:rPr>
          <w:i/>
        </w:rPr>
        <w:t>Berghia</w:t>
      </w:r>
      <w:proofErr w:type="spellEnd"/>
      <w:r w:rsidRPr="00326963">
        <w:rPr>
          <w:i/>
        </w:rPr>
        <w:t xml:space="preserve"> </w:t>
      </w:r>
      <w:proofErr w:type="spellStart"/>
      <w:r w:rsidRPr="00326963">
        <w:rPr>
          <w:i/>
        </w:rPr>
        <w:t>stephanieae</w:t>
      </w:r>
      <w:proofErr w:type="spellEnd"/>
      <w:r w:rsidRPr="00326963">
        <w:rPr>
          <w:i/>
        </w:rPr>
        <w:t xml:space="preserve">  </w:t>
      </w:r>
    </w:p>
    <w:p w14:paraId="33723702" w14:textId="77777777" w:rsidR="00090E5B" w:rsidRPr="00326963" w:rsidRDefault="00090E5B" w:rsidP="00F74241">
      <w:pPr>
        <w:pStyle w:val="ListParagraph"/>
        <w:ind w:left="0"/>
      </w:pPr>
    </w:p>
    <w:p w14:paraId="37241A73" w14:textId="11FD8EC3" w:rsidR="00025800" w:rsidRPr="00326963" w:rsidRDefault="00026B64" w:rsidP="00F74241">
      <w:pPr>
        <w:pStyle w:val="ListParagraph"/>
        <w:widowControl/>
        <w:numPr>
          <w:ilvl w:val="2"/>
          <w:numId w:val="29"/>
        </w:numPr>
        <w:autoSpaceDE/>
        <w:autoSpaceDN/>
        <w:adjustRightInd/>
        <w:ind w:left="0" w:firstLine="0"/>
      </w:pPr>
      <w:r w:rsidRPr="00326963">
        <w:t xml:space="preserve">Place an animal in the refrigerator for about 20 min to anesthetize it.  </w:t>
      </w:r>
    </w:p>
    <w:p w14:paraId="63EFB1C5" w14:textId="77777777" w:rsidR="00025800" w:rsidRPr="00326963" w:rsidRDefault="00025800" w:rsidP="00F74241">
      <w:pPr>
        <w:pStyle w:val="ListParagraph"/>
        <w:widowControl/>
        <w:autoSpaceDE/>
        <w:autoSpaceDN/>
        <w:adjustRightInd/>
        <w:ind w:left="0"/>
      </w:pPr>
    </w:p>
    <w:p w14:paraId="3FB5284F" w14:textId="291D0745" w:rsidR="00090E5B" w:rsidRPr="00326963" w:rsidRDefault="00090E5B" w:rsidP="00F74241">
      <w:pPr>
        <w:pStyle w:val="ListParagraph"/>
        <w:widowControl/>
        <w:numPr>
          <w:ilvl w:val="2"/>
          <w:numId w:val="29"/>
        </w:numPr>
        <w:autoSpaceDE/>
        <w:autoSpaceDN/>
        <w:adjustRightInd/>
        <w:ind w:left="0" w:firstLine="0"/>
      </w:pPr>
      <w:r w:rsidRPr="00326963">
        <w:lastRenderedPageBreak/>
        <w:t>Using a</w:t>
      </w:r>
      <w:r w:rsidR="00A81287" w:rsidRPr="00326963">
        <w:t>n elastomer</w:t>
      </w:r>
      <w:r w:rsidRPr="00326963">
        <w:t>-lined dish</w:t>
      </w:r>
      <w:r w:rsidR="00AD6C50" w:rsidRPr="00326963">
        <w:t xml:space="preserve"> filled with room-temperature saline</w:t>
      </w:r>
      <w:r w:rsidRPr="00326963">
        <w:t xml:space="preserve">, place </w:t>
      </w:r>
      <w:proofErr w:type="spellStart"/>
      <w:r w:rsidRPr="00326963">
        <w:t>minutien</w:t>
      </w:r>
      <w:proofErr w:type="spellEnd"/>
      <w:r w:rsidRPr="00326963">
        <w:t xml:space="preserve"> pins in both the head and tail. </w:t>
      </w:r>
    </w:p>
    <w:p w14:paraId="23D83DB6" w14:textId="77777777" w:rsidR="00090E5B" w:rsidRPr="00326963" w:rsidRDefault="00090E5B" w:rsidP="00F74241">
      <w:pPr>
        <w:pStyle w:val="ListParagraph"/>
        <w:ind w:left="0"/>
      </w:pPr>
    </w:p>
    <w:p w14:paraId="78F1740A" w14:textId="12F9C02F" w:rsidR="00673876" w:rsidRPr="00326963" w:rsidRDefault="00673876" w:rsidP="00F74241">
      <w:pPr>
        <w:pStyle w:val="ListParagraph"/>
        <w:widowControl/>
        <w:numPr>
          <w:ilvl w:val="2"/>
          <w:numId w:val="29"/>
        </w:numPr>
        <w:autoSpaceDE/>
        <w:autoSpaceDN/>
        <w:adjustRightInd/>
        <w:ind w:left="0" w:firstLine="0"/>
      </w:pPr>
      <w:r w:rsidRPr="00326963">
        <w:t>Using microdissection scissors, m</w:t>
      </w:r>
      <w:r w:rsidR="00090E5B" w:rsidRPr="00326963">
        <w:t>ake a</w:t>
      </w:r>
      <w:r w:rsidRPr="00326963">
        <w:t xml:space="preserve"> 5-7 mm</w:t>
      </w:r>
      <w:r w:rsidR="00090E5B" w:rsidRPr="00326963">
        <w:t xml:space="preserve"> dorsal incision superficial to the CNS</w:t>
      </w:r>
      <w:r w:rsidRPr="00326963">
        <w:t>.</w:t>
      </w:r>
    </w:p>
    <w:p w14:paraId="1B878233" w14:textId="77777777" w:rsidR="00673876" w:rsidRPr="00326963" w:rsidRDefault="00673876" w:rsidP="00F74241">
      <w:pPr>
        <w:pStyle w:val="ListParagraph"/>
        <w:ind w:left="0"/>
      </w:pPr>
    </w:p>
    <w:p w14:paraId="39C42EE2" w14:textId="413F32AC" w:rsidR="00090E5B" w:rsidRPr="00326963" w:rsidRDefault="00673876" w:rsidP="00F74241">
      <w:pPr>
        <w:widowControl/>
        <w:autoSpaceDE/>
        <w:autoSpaceDN/>
        <w:adjustRightInd/>
      </w:pPr>
      <w:r w:rsidRPr="00326963">
        <w:t xml:space="preserve">NOTE: </w:t>
      </w:r>
      <w:r w:rsidR="0040054E" w:rsidRPr="00326963">
        <w:t>T</w:t>
      </w:r>
      <w:r w:rsidR="00090E5B" w:rsidRPr="00326963">
        <w:t xml:space="preserve">he eyes, dark spots that reside within the animal beside the CNS, conveniently mark </w:t>
      </w:r>
      <w:r w:rsidRPr="00326963">
        <w:t>the</w:t>
      </w:r>
      <w:r w:rsidR="00090E5B" w:rsidRPr="00326963">
        <w:t xml:space="preserve"> position</w:t>
      </w:r>
      <w:r w:rsidRPr="00326963">
        <w:t xml:space="preserve"> of the</w:t>
      </w:r>
      <w:r w:rsidR="0040054E" w:rsidRPr="00326963">
        <w:t xml:space="preserve"> needed portion</w:t>
      </w:r>
      <w:r w:rsidRPr="00326963">
        <w:t xml:space="preserve"> CNS, which consists of bilaterally fused </w:t>
      </w:r>
      <w:proofErr w:type="spellStart"/>
      <w:r w:rsidRPr="00326963">
        <w:t>cerebropleural</w:t>
      </w:r>
      <w:proofErr w:type="spellEnd"/>
      <w:r w:rsidRPr="00326963">
        <w:t xml:space="preserve"> and pedal ganglia </w:t>
      </w:r>
      <w:r w:rsidR="0040054E" w:rsidRPr="00326963">
        <w:t xml:space="preserve">and sits </w:t>
      </w:r>
      <w:r w:rsidR="00120DE0" w:rsidRPr="00326963">
        <w:t>atop</w:t>
      </w:r>
      <w:r w:rsidR="0040054E" w:rsidRPr="00326963">
        <w:t xml:space="preserve"> the buccal mass</w:t>
      </w:r>
      <w:r w:rsidR="00090E5B" w:rsidRPr="00326963">
        <w:t xml:space="preserve">. </w:t>
      </w:r>
    </w:p>
    <w:p w14:paraId="36475DAF" w14:textId="77777777" w:rsidR="00090E5B" w:rsidRPr="00326963" w:rsidRDefault="00090E5B" w:rsidP="00F74241">
      <w:pPr>
        <w:pStyle w:val="ListParagraph"/>
        <w:ind w:left="0"/>
      </w:pPr>
    </w:p>
    <w:p w14:paraId="74959AA8" w14:textId="1AC944FF" w:rsidR="00026B64" w:rsidRPr="00326963" w:rsidRDefault="0040054E" w:rsidP="00F74241">
      <w:pPr>
        <w:pStyle w:val="ListParagraph"/>
        <w:widowControl/>
        <w:numPr>
          <w:ilvl w:val="2"/>
          <w:numId w:val="29"/>
        </w:numPr>
        <w:autoSpaceDE/>
        <w:autoSpaceDN/>
        <w:adjustRightInd/>
        <w:ind w:left="0" w:firstLine="0"/>
      </w:pPr>
      <w:r w:rsidRPr="00326963">
        <w:t>Excise the CNS by severing those nerves innervating the animal’s body using forceps and microdissection scissors.</w:t>
      </w:r>
      <w:r w:rsidR="00A66AEB">
        <w:t xml:space="preserve"> </w:t>
      </w:r>
      <w:r w:rsidRPr="00326963">
        <w:t xml:space="preserve">Leave </w:t>
      </w:r>
      <w:r w:rsidR="00090E5B" w:rsidRPr="00326963">
        <w:t>any nerve being stimulated sufficiently long for a suction electrode.</w:t>
      </w:r>
      <w:r w:rsidR="00026B64" w:rsidRPr="00326963">
        <w:t xml:space="preserve"> </w:t>
      </w:r>
    </w:p>
    <w:p w14:paraId="2F2C1581" w14:textId="77777777" w:rsidR="00026B64" w:rsidRPr="00326963" w:rsidRDefault="00026B64" w:rsidP="00F74241">
      <w:pPr>
        <w:pStyle w:val="ListParagraph"/>
        <w:widowControl/>
        <w:autoSpaceDE/>
        <w:autoSpaceDN/>
        <w:adjustRightInd/>
        <w:ind w:left="0"/>
        <w:rPr>
          <w:b/>
        </w:rPr>
      </w:pPr>
    </w:p>
    <w:p w14:paraId="1E5BE24B" w14:textId="5F0A74B4" w:rsidR="00090E5B" w:rsidRPr="00B67465" w:rsidRDefault="00090E5B" w:rsidP="00F74241">
      <w:pPr>
        <w:pStyle w:val="ListParagraph"/>
        <w:widowControl/>
        <w:numPr>
          <w:ilvl w:val="0"/>
          <w:numId w:val="29"/>
        </w:numPr>
        <w:autoSpaceDE/>
        <w:autoSpaceDN/>
        <w:adjustRightInd/>
        <w:ind w:left="0" w:firstLine="0"/>
        <w:rPr>
          <w:b/>
          <w:highlight w:val="yellow"/>
        </w:rPr>
      </w:pPr>
      <w:r w:rsidRPr="00B67465">
        <w:rPr>
          <w:b/>
          <w:highlight w:val="yellow"/>
        </w:rPr>
        <w:t>Stain the preparation with a voltage-sensitive dye</w:t>
      </w:r>
    </w:p>
    <w:p w14:paraId="46051D27" w14:textId="77777777" w:rsidR="00090E5B" w:rsidRPr="00326963" w:rsidRDefault="00090E5B" w:rsidP="00F74241">
      <w:pPr>
        <w:pStyle w:val="ListParagraph"/>
        <w:ind w:left="0"/>
      </w:pPr>
    </w:p>
    <w:p w14:paraId="483E3DE3" w14:textId="51077EF8" w:rsidR="00040DAC" w:rsidRPr="00326963" w:rsidRDefault="00040DAC" w:rsidP="00F74241">
      <w:pPr>
        <w:pStyle w:val="ListParagraph"/>
        <w:widowControl/>
        <w:numPr>
          <w:ilvl w:val="1"/>
          <w:numId w:val="29"/>
        </w:numPr>
        <w:autoSpaceDE/>
        <w:autoSpaceDN/>
        <w:adjustRightInd/>
        <w:ind w:left="0" w:firstLine="0"/>
      </w:pPr>
      <w:r w:rsidRPr="00326963">
        <w:t>Prepare stock solutions of either RH155</w:t>
      </w:r>
      <w:r w:rsidR="00AD6C50" w:rsidRPr="00326963">
        <w:t xml:space="preserve"> (also known as NK3041)</w:t>
      </w:r>
      <w:r w:rsidRPr="00326963">
        <w:t xml:space="preserve"> or RH482</w:t>
      </w:r>
      <w:r w:rsidR="00AD6C50" w:rsidRPr="00326963">
        <w:t xml:space="preserve"> (also known as NK3630 of JPW1132)</w:t>
      </w:r>
      <w:r w:rsidRPr="00326963">
        <w:t>.</w:t>
      </w:r>
    </w:p>
    <w:p w14:paraId="1CD5AAE4" w14:textId="77777777" w:rsidR="00040DAC" w:rsidRPr="00326963" w:rsidRDefault="00040DAC" w:rsidP="00F74241">
      <w:pPr>
        <w:pStyle w:val="ListParagraph"/>
        <w:widowControl/>
        <w:autoSpaceDE/>
        <w:autoSpaceDN/>
        <w:adjustRightInd/>
        <w:ind w:left="0"/>
      </w:pPr>
    </w:p>
    <w:p w14:paraId="7462D568" w14:textId="550C4E43" w:rsidR="00040DAC" w:rsidRPr="00326963" w:rsidRDefault="00E017EF" w:rsidP="00F74241">
      <w:pPr>
        <w:pStyle w:val="ListParagraph"/>
        <w:widowControl/>
        <w:numPr>
          <w:ilvl w:val="2"/>
          <w:numId w:val="29"/>
        </w:numPr>
        <w:autoSpaceDE/>
        <w:autoSpaceDN/>
        <w:adjustRightInd/>
        <w:ind w:left="0" w:firstLine="0"/>
      </w:pPr>
      <w:r w:rsidRPr="00326963">
        <w:t>RH155</w:t>
      </w:r>
      <w:r w:rsidR="00040DAC" w:rsidRPr="00326963">
        <w:t>:</w:t>
      </w:r>
      <w:r w:rsidRPr="00326963">
        <w:t xml:space="preserve"> </w:t>
      </w:r>
      <w:r w:rsidR="00AF2C0D">
        <w:t>D</w:t>
      </w:r>
      <w:r w:rsidRPr="00326963">
        <w:t xml:space="preserve">issolve </w:t>
      </w:r>
      <w:r w:rsidRPr="00326963">
        <w:rPr>
          <w:color w:val="222222"/>
        </w:rPr>
        <w:t>5.4 mg</w:t>
      </w:r>
      <w:r w:rsidR="00040DAC" w:rsidRPr="00326963">
        <w:rPr>
          <w:color w:val="222222"/>
        </w:rPr>
        <w:t xml:space="preserve"> of</w:t>
      </w:r>
      <w:r w:rsidR="00CB7D7F" w:rsidRPr="00326963">
        <w:rPr>
          <w:color w:val="222222"/>
        </w:rPr>
        <w:t xml:space="preserve"> solid</w:t>
      </w:r>
      <w:r w:rsidR="00040DAC" w:rsidRPr="00326963">
        <w:rPr>
          <w:color w:val="222222"/>
        </w:rPr>
        <w:t xml:space="preserve"> dye</w:t>
      </w:r>
      <w:r w:rsidRPr="00326963">
        <w:rPr>
          <w:color w:val="222222"/>
        </w:rPr>
        <w:t xml:space="preserve"> in 1 m</w:t>
      </w:r>
      <w:r w:rsidR="00AF2C0D">
        <w:rPr>
          <w:color w:val="222222"/>
        </w:rPr>
        <w:t>L of</w:t>
      </w:r>
      <w:r w:rsidRPr="00326963">
        <w:rPr>
          <w:color w:val="222222"/>
        </w:rPr>
        <w:t xml:space="preserve"> </w:t>
      </w:r>
      <w:r w:rsidR="00026B64" w:rsidRPr="00326963">
        <w:rPr>
          <w:color w:val="222222"/>
        </w:rPr>
        <w:t>100% EtOH</w:t>
      </w:r>
      <w:r w:rsidRPr="00326963">
        <w:rPr>
          <w:color w:val="222222"/>
        </w:rPr>
        <w:t xml:space="preserve">, </w:t>
      </w:r>
      <w:r w:rsidR="00040DAC" w:rsidRPr="00326963">
        <w:rPr>
          <w:color w:val="222222"/>
        </w:rPr>
        <w:t>pipetting 29 µ</w:t>
      </w:r>
      <w:r w:rsidR="00AF2C0D">
        <w:rPr>
          <w:color w:val="222222"/>
        </w:rPr>
        <w:t>L</w:t>
      </w:r>
      <w:r w:rsidRPr="00326963">
        <w:rPr>
          <w:color w:val="222222"/>
        </w:rPr>
        <w:t xml:space="preserve"> into </w:t>
      </w:r>
      <w:r w:rsidR="00314A80" w:rsidRPr="00326963">
        <w:rPr>
          <w:color w:val="222222"/>
        </w:rPr>
        <w:t xml:space="preserve">each of </w:t>
      </w:r>
      <w:r w:rsidRPr="00326963">
        <w:rPr>
          <w:color w:val="222222"/>
        </w:rPr>
        <w:t xml:space="preserve">34 </w:t>
      </w:r>
      <w:r w:rsidR="00A81287" w:rsidRPr="00326963">
        <w:rPr>
          <w:color w:val="222222"/>
        </w:rPr>
        <w:t>microcentrifuge</w:t>
      </w:r>
      <w:r w:rsidR="00A81287" w:rsidRPr="00326963">
        <w:t xml:space="preserve"> </w:t>
      </w:r>
      <w:r w:rsidRPr="00326963">
        <w:rPr>
          <w:color w:val="222222"/>
        </w:rPr>
        <w:t>tubes</w:t>
      </w:r>
      <w:r w:rsidR="00040DAC" w:rsidRPr="00326963">
        <w:rPr>
          <w:color w:val="222222"/>
        </w:rPr>
        <w:t>.</w:t>
      </w:r>
      <w:r w:rsidR="00AF2C0D">
        <w:rPr>
          <w:color w:val="222222"/>
        </w:rPr>
        <w:t xml:space="preserve"> </w:t>
      </w:r>
      <w:r w:rsidR="00040DAC" w:rsidRPr="00326963">
        <w:rPr>
          <w:color w:val="222222"/>
        </w:rPr>
        <w:t>With the contents</w:t>
      </w:r>
      <w:r w:rsidR="00180B36" w:rsidRPr="00326963">
        <w:rPr>
          <w:color w:val="222222"/>
        </w:rPr>
        <w:t xml:space="preserve"> of</w:t>
      </w:r>
      <w:r w:rsidR="00040DAC" w:rsidRPr="00326963">
        <w:rPr>
          <w:color w:val="222222"/>
        </w:rPr>
        <w:t xml:space="preserve"> each tube exposed to the air, let </w:t>
      </w:r>
      <w:r w:rsidR="007337E8">
        <w:rPr>
          <w:color w:val="222222"/>
        </w:rPr>
        <w:t>them</w:t>
      </w:r>
      <w:r w:rsidR="00AF2C0D">
        <w:rPr>
          <w:color w:val="222222"/>
        </w:rPr>
        <w:t xml:space="preserve"> </w:t>
      </w:r>
      <w:r w:rsidR="00040DAC" w:rsidRPr="00326963">
        <w:rPr>
          <w:color w:val="222222"/>
        </w:rPr>
        <w:t>dry overnight in the dark.</w:t>
      </w:r>
      <w:r w:rsidR="00AF2C0D">
        <w:rPr>
          <w:color w:val="222222"/>
        </w:rPr>
        <w:t xml:space="preserve"> </w:t>
      </w:r>
      <w:r w:rsidR="00CB7D7F" w:rsidRPr="00326963">
        <w:rPr>
          <w:color w:val="222222"/>
        </w:rPr>
        <w:t>Cap and p</w:t>
      </w:r>
      <w:r w:rsidR="00040DAC" w:rsidRPr="00326963">
        <w:rPr>
          <w:color w:val="222222"/>
        </w:rPr>
        <w:t xml:space="preserve">lace </w:t>
      </w:r>
      <w:r w:rsidR="00CB7D7F" w:rsidRPr="00326963">
        <w:rPr>
          <w:color w:val="222222"/>
        </w:rPr>
        <w:t>the</w:t>
      </w:r>
      <w:r w:rsidRPr="00326963">
        <w:rPr>
          <w:color w:val="222222"/>
        </w:rPr>
        <w:t xml:space="preserve"> </w:t>
      </w:r>
      <w:r w:rsidR="00CB7D7F" w:rsidRPr="00326963">
        <w:rPr>
          <w:color w:val="222222"/>
        </w:rPr>
        <w:t>resulting solid</w:t>
      </w:r>
      <w:r w:rsidRPr="00326963">
        <w:rPr>
          <w:color w:val="222222"/>
        </w:rPr>
        <w:t xml:space="preserve"> aliquots</w:t>
      </w:r>
      <w:r w:rsidR="00CB7D7F" w:rsidRPr="00326963">
        <w:rPr>
          <w:color w:val="222222"/>
        </w:rPr>
        <w:t xml:space="preserve"> of RH155,</w:t>
      </w:r>
      <w:r w:rsidRPr="00326963">
        <w:rPr>
          <w:color w:val="222222"/>
        </w:rPr>
        <w:t xml:space="preserve"> </w:t>
      </w:r>
      <w:r w:rsidR="00041ACD" w:rsidRPr="00326963">
        <w:rPr>
          <w:color w:val="222222"/>
        </w:rPr>
        <w:t>each containing 0.15 mg</w:t>
      </w:r>
      <w:r w:rsidR="00CB7D7F" w:rsidRPr="00326963">
        <w:rPr>
          <w:color w:val="222222"/>
        </w:rPr>
        <w:t>,</w:t>
      </w:r>
      <w:r w:rsidR="00041ACD" w:rsidRPr="00326963">
        <w:rPr>
          <w:color w:val="222222"/>
        </w:rPr>
        <w:t xml:space="preserve"> in</w:t>
      </w:r>
      <w:r w:rsidR="00CB7D7F" w:rsidRPr="00326963">
        <w:rPr>
          <w:color w:val="222222"/>
        </w:rPr>
        <w:t xml:space="preserve"> a</w:t>
      </w:r>
      <w:r w:rsidR="00041ACD" w:rsidRPr="00326963">
        <w:rPr>
          <w:color w:val="222222"/>
        </w:rPr>
        <w:t xml:space="preserve"> -2</w:t>
      </w:r>
      <w:r w:rsidR="00174AD1" w:rsidRPr="00326963">
        <w:rPr>
          <w:color w:val="222222"/>
        </w:rPr>
        <w:t>0</w:t>
      </w:r>
      <w:r w:rsidR="00041ACD" w:rsidRPr="00326963">
        <w:rPr>
          <w:color w:val="222222"/>
        </w:rPr>
        <w:t xml:space="preserve"> °C</w:t>
      </w:r>
      <w:r w:rsidRPr="00326963">
        <w:rPr>
          <w:color w:val="222222"/>
        </w:rPr>
        <w:t xml:space="preserve"> freezer</w:t>
      </w:r>
      <w:r w:rsidRPr="00F74241">
        <w:rPr>
          <w:color w:val="222222"/>
        </w:rPr>
        <w:t>.</w:t>
      </w:r>
      <w:r w:rsidR="001D3DFF" w:rsidRPr="00F74241">
        <w:rPr>
          <w:color w:val="222222"/>
        </w:rPr>
        <w:t xml:space="preserve">   </w:t>
      </w:r>
    </w:p>
    <w:p w14:paraId="78E4951B" w14:textId="77777777" w:rsidR="00040DAC" w:rsidRPr="00326963" w:rsidRDefault="00040DAC" w:rsidP="00F74241">
      <w:pPr>
        <w:pStyle w:val="ListParagraph"/>
        <w:widowControl/>
        <w:autoSpaceDE/>
        <w:autoSpaceDN/>
        <w:adjustRightInd/>
        <w:ind w:left="0"/>
      </w:pPr>
    </w:p>
    <w:p w14:paraId="414664A4" w14:textId="71C9A75E" w:rsidR="009A1D40" w:rsidRPr="00326963" w:rsidRDefault="001D3DFF" w:rsidP="00F74241">
      <w:pPr>
        <w:pStyle w:val="ListParagraph"/>
        <w:widowControl/>
        <w:numPr>
          <w:ilvl w:val="2"/>
          <w:numId w:val="29"/>
        </w:numPr>
        <w:autoSpaceDE/>
        <w:autoSpaceDN/>
        <w:adjustRightInd/>
        <w:ind w:left="0" w:firstLine="0"/>
      </w:pPr>
      <w:r w:rsidRPr="00326963">
        <w:t>RH482</w:t>
      </w:r>
      <w:r w:rsidR="00CB7D7F" w:rsidRPr="00326963">
        <w:t>:</w:t>
      </w:r>
      <w:r w:rsidRPr="00326963">
        <w:t xml:space="preserve"> </w:t>
      </w:r>
      <w:r w:rsidR="00AF2C0D">
        <w:t>D</w:t>
      </w:r>
      <w:r w:rsidRPr="00326963">
        <w:t>issolve 2 mg</w:t>
      </w:r>
      <w:r w:rsidR="00040DAC" w:rsidRPr="00326963">
        <w:t xml:space="preserve"> of</w:t>
      </w:r>
      <w:r w:rsidR="00CB7D7F" w:rsidRPr="00326963">
        <w:t xml:space="preserve"> solid</w:t>
      </w:r>
      <w:r w:rsidR="00040DAC" w:rsidRPr="00326963">
        <w:t xml:space="preserve"> dye</w:t>
      </w:r>
      <w:r w:rsidRPr="00326963">
        <w:t xml:space="preserve"> in 100 </w:t>
      </w:r>
      <w:r w:rsidR="00CB7D7F" w:rsidRPr="00326963">
        <w:t>µ</w:t>
      </w:r>
      <w:r w:rsidR="00AF2C0D">
        <w:t>L of</w:t>
      </w:r>
      <w:r w:rsidRPr="00326963">
        <w:t xml:space="preserve"> DMSO</w:t>
      </w:r>
      <w:r w:rsidR="00CB7D7F" w:rsidRPr="00326963">
        <w:t>,</w:t>
      </w:r>
      <w:r w:rsidRPr="00326963">
        <w:t xml:space="preserve"> </w:t>
      </w:r>
      <w:r w:rsidR="00CB7D7F" w:rsidRPr="00326963">
        <w:t>divid</w:t>
      </w:r>
      <w:r w:rsidR="00AF2C0D">
        <w:t>e</w:t>
      </w:r>
      <w:r w:rsidR="00CB7D7F" w:rsidRPr="00326963">
        <w:t xml:space="preserve"> the solution</w:t>
      </w:r>
      <w:r w:rsidRPr="00326963">
        <w:t xml:space="preserve"> into 20 aliquots of 5 </w:t>
      </w:r>
      <w:r w:rsidR="00CB7D7F" w:rsidRPr="00326963">
        <w:t>µ</w:t>
      </w:r>
      <w:r w:rsidR="00AF2C0D">
        <w:t>L</w:t>
      </w:r>
      <w:r w:rsidRPr="00326963">
        <w:t>, each containing 0.1 mg</w:t>
      </w:r>
      <w:r w:rsidR="00CB7D7F" w:rsidRPr="00326963">
        <w:t xml:space="preserve"> of</w:t>
      </w:r>
      <w:r w:rsidRPr="00326963">
        <w:t xml:space="preserve"> RH482, and store in</w:t>
      </w:r>
      <w:r w:rsidR="00CB7D7F" w:rsidRPr="00326963">
        <w:t xml:space="preserve"> a</w:t>
      </w:r>
      <w:r w:rsidRPr="00326963">
        <w:t xml:space="preserve"> -2</w:t>
      </w:r>
      <w:r w:rsidR="00174AD1" w:rsidRPr="00326963">
        <w:t>0</w:t>
      </w:r>
      <w:r w:rsidRPr="00326963">
        <w:t xml:space="preserve"> °C freezer.  </w:t>
      </w:r>
    </w:p>
    <w:p w14:paraId="33FCE2F9" w14:textId="77777777" w:rsidR="009A1D40" w:rsidRPr="00326963" w:rsidRDefault="009A1D40" w:rsidP="00F74241">
      <w:pPr>
        <w:pStyle w:val="ListParagraph"/>
        <w:widowControl/>
        <w:autoSpaceDE/>
        <w:autoSpaceDN/>
        <w:adjustRightInd/>
        <w:ind w:left="0"/>
      </w:pPr>
    </w:p>
    <w:p w14:paraId="4D3C4D10" w14:textId="45253009" w:rsidR="00090E5B" w:rsidRPr="00326963" w:rsidRDefault="00A12066" w:rsidP="00F74241">
      <w:pPr>
        <w:widowControl/>
        <w:autoSpaceDE/>
        <w:autoSpaceDN/>
        <w:adjustRightInd/>
      </w:pPr>
      <w:r w:rsidRPr="00326963">
        <w:t xml:space="preserve">NOTE: </w:t>
      </w:r>
      <w:r w:rsidR="00090E5B" w:rsidRPr="00326963">
        <w:t xml:space="preserve">For </w:t>
      </w:r>
      <w:proofErr w:type="spellStart"/>
      <w:r w:rsidR="00090E5B" w:rsidRPr="00326963">
        <w:rPr>
          <w:i/>
        </w:rPr>
        <w:t>Tritonia</w:t>
      </w:r>
      <w:proofErr w:type="spellEnd"/>
      <w:r w:rsidR="00090E5B" w:rsidRPr="00326963">
        <w:t xml:space="preserve"> and </w:t>
      </w:r>
      <w:r w:rsidR="00090E5B" w:rsidRPr="00326963">
        <w:rPr>
          <w:i/>
        </w:rPr>
        <w:t>Aplysia</w:t>
      </w:r>
      <w:r w:rsidR="00090E5B" w:rsidRPr="00326963">
        <w:t>, either bath perfusion or pressure application may be used to load the VSD RH155 into the membranes of the neurons in the preparation.</w:t>
      </w:r>
      <w:r w:rsidR="00AF2C0D">
        <w:t xml:space="preserve"> </w:t>
      </w:r>
      <w:r w:rsidR="00B0231A" w:rsidRPr="00326963">
        <w:t>Pressure application has the advantage of exposing just the ganglion being imaged to the VSD.</w:t>
      </w:r>
    </w:p>
    <w:p w14:paraId="1D654E3C" w14:textId="77777777" w:rsidR="00090E5B" w:rsidRPr="00326963" w:rsidRDefault="00090E5B" w:rsidP="00F74241">
      <w:pPr>
        <w:pStyle w:val="ListParagraph"/>
        <w:ind w:left="0"/>
      </w:pPr>
    </w:p>
    <w:p w14:paraId="5019B38C" w14:textId="6503F0E7" w:rsidR="00B50C01" w:rsidRPr="00326963" w:rsidRDefault="008711CA" w:rsidP="00F74241">
      <w:pPr>
        <w:pStyle w:val="ListParagraph"/>
        <w:widowControl/>
        <w:numPr>
          <w:ilvl w:val="1"/>
          <w:numId w:val="29"/>
        </w:numPr>
        <w:autoSpaceDE/>
        <w:autoSpaceDN/>
        <w:adjustRightInd/>
        <w:ind w:left="0" w:firstLine="0"/>
      </w:pPr>
      <w:r w:rsidRPr="00326963">
        <w:t>For b</w:t>
      </w:r>
      <w:r w:rsidR="00041ACD" w:rsidRPr="00326963">
        <w:t>ath perfusion</w:t>
      </w:r>
      <w:r w:rsidRPr="00326963">
        <w:t>,</w:t>
      </w:r>
      <w:r w:rsidR="00041ACD" w:rsidRPr="00326963">
        <w:t xml:space="preserve"> add 5 m</w:t>
      </w:r>
      <w:r w:rsidR="00AF2C0D">
        <w:t>L</w:t>
      </w:r>
      <w:r w:rsidR="00F51CDA" w:rsidRPr="00326963">
        <w:t xml:space="preserve"> of</w:t>
      </w:r>
      <w:r w:rsidR="00041ACD" w:rsidRPr="00326963">
        <w:t xml:space="preserve"> saline to each of </w:t>
      </w:r>
      <w:r w:rsidR="00A66AEB">
        <w:t>two</w:t>
      </w:r>
      <w:r w:rsidR="00041ACD" w:rsidRPr="00326963">
        <w:t xml:space="preserve"> of the above aliquots</w:t>
      </w:r>
      <w:r w:rsidR="00F51CDA" w:rsidRPr="00326963">
        <w:t xml:space="preserve"> of solid RH155</w:t>
      </w:r>
      <w:r w:rsidR="00041ACD" w:rsidRPr="00326963">
        <w:t xml:space="preserve"> and vortex into solution, producing a</w:t>
      </w:r>
      <w:r w:rsidR="00F51CDA" w:rsidRPr="00326963">
        <w:t xml:space="preserve"> combined</w:t>
      </w:r>
      <w:r w:rsidR="00041ACD" w:rsidRPr="00326963">
        <w:t xml:space="preserve"> solution of 10 m</w:t>
      </w:r>
      <w:r w:rsidR="00AF2C0D">
        <w:t>L</w:t>
      </w:r>
      <w:r w:rsidR="00041ACD" w:rsidRPr="00326963">
        <w:t xml:space="preserve"> containing 0.03 mg/m</w:t>
      </w:r>
      <w:r w:rsidR="00AF2C0D">
        <w:t>L</w:t>
      </w:r>
      <w:r w:rsidR="00041ACD" w:rsidRPr="00326963">
        <w:t xml:space="preserve"> RH155.  </w:t>
      </w:r>
    </w:p>
    <w:p w14:paraId="4784C558" w14:textId="77777777" w:rsidR="00B50C01" w:rsidRPr="00326963" w:rsidRDefault="00B50C01" w:rsidP="00F74241">
      <w:pPr>
        <w:widowControl/>
        <w:autoSpaceDE/>
        <w:autoSpaceDN/>
        <w:adjustRightInd/>
      </w:pPr>
    </w:p>
    <w:p w14:paraId="3233E515" w14:textId="0A05B1AD" w:rsidR="00041ACD" w:rsidRPr="00326963" w:rsidRDefault="00041ACD" w:rsidP="00F74241">
      <w:pPr>
        <w:pStyle w:val="ListParagraph"/>
        <w:widowControl/>
        <w:numPr>
          <w:ilvl w:val="2"/>
          <w:numId w:val="29"/>
        </w:numPr>
        <w:autoSpaceDE/>
        <w:autoSpaceDN/>
        <w:adjustRightInd/>
        <w:ind w:left="0" w:firstLine="0"/>
      </w:pPr>
      <w:r w:rsidRPr="00326963">
        <w:t>Perfuse in the dark (to avoid photobleaching) for 1 to 1.5 h at 11</w:t>
      </w:r>
      <w:r w:rsidR="00174F10" w:rsidRPr="00326963">
        <w:t xml:space="preserve"> </w:t>
      </w:r>
      <w:r w:rsidRPr="00326963">
        <w:t xml:space="preserve">°C for </w:t>
      </w:r>
      <w:proofErr w:type="spellStart"/>
      <w:r w:rsidRPr="00326963">
        <w:rPr>
          <w:i/>
        </w:rPr>
        <w:t>Tritonia</w:t>
      </w:r>
      <w:proofErr w:type="spellEnd"/>
      <w:r w:rsidRPr="00326963">
        <w:t xml:space="preserve"> and at 16</w:t>
      </w:r>
      <w:r w:rsidR="00174F10" w:rsidRPr="00326963">
        <w:t xml:space="preserve"> </w:t>
      </w:r>
      <w:r w:rsidRPr="00326963">
        <w:t xml:space="preserve">°C for </w:t>
      </w:r>
      <w:r w:rsidRPr="00326963">
        <w:rPr>
          <w:i/>
        </w:rPr>
        <w:t>Aplysia</w:t>
      </w:r>
      <w:r w:rsidR="00AF2C0D">
        <w:t>.</w:t>
      </w:r>
      <w:r w:rsidR="00B50C01" w:rsidRPr="00326963">
        <w:t xml:space="preserve"> </w:t>
      </w:r>
      <w:r w:rsidR="00AF2C0D">
        <w:t>M</w:t>
      </w:r>
      <w:r w:rsidR="00B50C01" w:rsidRPr="00326963">
        <w:t>aintain the tempera</w:t>
      </w:r>
      <w:r w:rsidR="00E424BF" w:rsidRPr="00326963">
        <w:t>t</w:t>
      </w:r>
      <w:r w:rsidR="00B50C01" w:rsidRPr="00326963">
        <w:t xml:space="preserve">ure </w:t>
      </w:r>
      <w:r w:rsidRPr="00326963">
        <w:t>by passing the perfusion solution through a Peltier cooling system</w:t>
      </w:r>
      <w:r w:rsidR="00BB7C93" w:rsidRPr="00326963">
        <w:t>.</w:t>
      </w:r>
    </w:p>
    <w:p w14:paraId="066AE129" w14:textId="77777777" w:rsidR="00041ACD" w:rsidRPr="00326963" w:rsidRDefault="00041ACD" w:rsidP="00F74241">
      <w:pPr>
        <w:pStyle w:val="ListParagraph"/>
        <w:widowControl/>
        <w:autoSpaceDE/>
        <w:autoSpaceDN/>
        <w:adjustRightInd/>
        <w:ind w:left="0"/>
      </w:pPr>
    </w:p>
    <w:p w14:paraId="648497E0" w14:textId="111DA79B" w:rsidR="00B50C01" w:rsidRPr="00F74241" w:rsidRDefault="008711CA" w:rsidP="00F74241">
      <w:pPr>
        <w:pStyle w:val="ListParagraph"/>
        <w:widowControl/>
        <w:numPr>
          <w:ilvl w:val="1"/>
          <w:numId w:val="29"/>
        </w:numPr>
        <w:autoSpaceDE/>
        <w:autoSpaceDN/>
        <w:adjustRightInd/>
        <w:ind w:left="0" w:firstLine="0"/>
        <w:rPr>
          <w:highlight w:val="yellow"/>
        </w:rPr>
      </w:pPr>
      <w:r w:rsidRPr="000B399E">
        <w:rPr>
          <w:highlight w:val="yellow"/>
        </w:rPr>
        <w:t>For p</w:t>
      </w:r>
      <w:r w:rsidR="00041ACD" w:rsidRPr="000B399E">
        <w:rPr>
          <w:highlight w:val="yellow"/>
        </w:rPr>
        <w:t>ressure application</w:t>
      </w:r>
      <w:r w:rsidRPr="000B399E">
        <w:rPr>
          <w:highlight w:val="yellow"/>
        </w:rPr>
        <w:t>,</w:t>
      </w:r>
      <w:r w:rsidR="00041ACD" w:rsidRPr="000B399E">
        <w:rPr>
          <w:highlight w:val="yellow"/>
        </w:rPr>
        <w:t xml:space="preserve"> add 500 </w:t>
      </w:r>
      <w:r w:rsidR="00F51CDA" w:rsidRPr="000B399E">
        <w:rPr>
          <w:highlight w:val="yellow"/>
        </w:rPr>
        <w:t>µ</w:t>
      </w:r>
      <w:r w:rsidR="00AF2C0D">
        <w:rPr>
          <w:highlight w:val="yellow"/>
        </w:rPr>
        <w:t>L</w:t>
      </w:r>
      <w:r w:rsidR="00041ACD" w:rsidRPr="000B399E">
        <w:rPr>
          <w:highlight w:val="yellow"/>
        </w:rPr>
        <w:t xml:space="preserve"> saline to one aliquot</w:t>
      </w:r>
      <w:r w:rsidR="00174F10" w:rsidRPr="000B399E">
        <w:rPr>
          <w:highlight w:val="yellow"/>
        </w:rPr>
        <w:t xml:space="preserve"> of RH155</w:t>
      </w:r>
      <w:r w:rsidR="00A82439" w:rsidRPr="000B399E">
        <w:rPr>
          <w:highlight w:val="yellow"/>
        </w:rPr>
        <w:t xml:space="preserve">, </w:t>
      </w:r>
      <w:r w:rsidR="008C1B41">
        <w:rPr>
          <w:highlight w:val="yellow"/>
        </w:rPr>
        <w:t xml:space="preserve">and </w:t>
      </w:r>
      <w:r w:rsidR="00A82439" w:rsidRPr="000B399E">
        <w:rPr>
          <w:highlight w:val="yellow"/>
        </w:rPr>
        <w:t>v</w:t>
      </w:r>
      <w:r w:rsidR="00041ACD" w:rsidRPr="000B399E">
        <w:rPr>
          <w:highlight w:val="yellow"/>
        </w:rPr>
        <w:t xml:space="preserve">ortex to </w:t>
      </w:r>
      <w:r w:rsidR="00A82439" w:rsidRPr="000B399E">
        <w:rPr>
          <w:highlight w:val="yellow"/>
        </w:rPr>
        <w:t xml:space="preserve">produce a </w:t>
      </w:r>
      <w:r w:rsidR="00174F10" w:rsidRPr="000B399E">
        <w:rPr>
          <w:highlight w:val="yellow"/>
        </w:rPr>
        <w:t xml:space="preserve">dye </w:t>
      </w:r>
      <w:r w:rsidR="00A82439" w:rsidRPr="000B399E">
        <w:rPr>
          <w:highlight w:val="yellow"/>
        </w:rPr>
        <w:t>concentration of 0.3 mg/</w:t>
      </w:r>
      <w:proofErr w:type="spellStart"/>
      <w:r w:rsidR="00A82439" w:rsidRPr="000B399E">
        <w:rPr>
          <w:highlight w:val="yellow"/>
        </w:rPr>
        <w:t>m</w:t>
      </w:r>
      <w:r w:rsidR="00A66AEB">
        <w:rPr>
          <w:highlight w:val="yellow"/>
        </w:rPr>
        <w:t>L</w:t>
      </w:r>
      <w:r w:rsidR="00041ACD" w:rsidRPr="000B399E">
        <w:rPr>
          <w:highlight w:val="yellow"/>
        </w:rPr>
        <w:t>.</w:t>
      </w:r>
      <w:proofErr w:type="spellEnd"/>
      <w:r w:rsidR="00041ACD" w:rsidRPr="000B399E">
        <w:rPr>
          <w:highlight w:val="yellow"/>
        </w:rPr>
        <w:t xml:space="preserve">  </w:t>
      </w:r>
    </w:p>
    <w:p w14:paraId="251C78A2" w14:textId="77777777" w:rsidR="00B50C01" w:rsidRPr="000B399E" w:rsidRDefault="00B50C01" w:rsidP="00F74241">
      <w:pPr>
        <w:pStyle w:val="ListParagraph"/>
        <w:widowControl/>
        <w:autoSpaceDE/>
        <w:autoSpaceDN/>
        <w:adjustRightInd/>
        <w:ind w:left="0"/>
        <w:rPr>
          <w:highlight w:val="yellow"/>
        </w:rPr>
      </w:pPr>
    </w:p>
    <w:p w14:paraId="55021A13" w14:textId="19409BFF" w:rsidR="00B50C01" w:rsidRPr="00F74241" w:rsidRDefault="00041ACD" w:rsidP="00F74241">
      <w:pPr>
        <w:pStyle w:val="ListParagraph"/>
        <w:widowControl/>
        <w:numPr>
          <w:ilvl w:val="2"/>
          <w:numId w:val="29"/>
        </w:numPr>
        <w:autoSpaceDE/>
        <w:autoSpaceDN/>
        <w:adjustRightInd/>
        <w:ind w:left="0" w:firstLine="0"/>
        <w:rPr>
          <w:highlight w:val="yellow"/>
        </w:rPr>
      </w:pPr>
      <w:r w:rsidRPr="000B399E">
        <w:rPr>
          <w:highlight w:val="yellow"/>
        </w:rPr>
        <w:t>Draw about 200 µ</w:t>
      </w:r>
      <w:r w:rsidR="00A66AEB">
        <w:rPr>
          <w:highlight w:val="yellow"/>
        </w:rPr>
        <w:t>L</w:t>
      </w:r>
      <w:r w:rsidRPr="000B399E">
        <w:rPr>
          <w:highlight w:val="yellow"/>
        </w:rPr>
        <w:t xml:space="preserve"> </w:t>
      </w:r>
      <w:r w:rsidR="00174F10" w:rsidRPr="000B399E">
        <w:rPr>
          <w:highlight w:val="yellow"/>
        </w:rPr>
        <w:t xml:space="preserve">of the solution </w:t>
      </w:r>
      <w:r w:rsidRPr="000B399E">
        <w:rPr>
          <w:highlight w:val="yellow"/>
        </w:rPr>
        <w:t xml:space="preserve">into polyethylene tubing using a handheld </w:t>
      </w:r>
      <w:proofErr w:type="spellStart"/>
      <w:r w:rsidRPr="000B399E">
        <w:rPr>
          <w:highlight w:val="yellow"/>
        </w:rPr>
        <w:t>microdispenser</w:t>
      </w:r>
      <w:proofErr w:type="spellEnd"/>
      <w:r w:rsidRPr="000B399E">
        <w:rPr>
          <w:highlight w:val="yellow"/>
        </w:rPr>
        <w:t xml:space="preserve">, ensuring that there is a good match between the tube diameter and the diameter of the ganglion to be stained. </w:t>
      </w:r>
    </w:p>
    <w:p w14:paraId="21EF8919" w14:textId="77777777" w:rsidR="00B50C01" w:rsidRPr="000B399E" w:rsidRDefault="00B50C01" w:rsidP="00F74241">
      <w:pPr>
        <w:pStyle w:val="ListParagraph"/>
        <w:widowControl/>
        <w:autoSpaceDE/>
        <w:autoSpaceDN/>
        <w:adjustRightInd/>
        <w:ind w:left="0"/>
        <w:rPr>
          <w:highlight w:val="yellow"/>
        </w:rPr>
      </w:pPr>
    </w:p>
    <w:p w14:paraId="5DA66113" w14:textId="11B1505A" w:rsidR="00B50C01" w:rsidRPr="00A66AEB" w:rsidRDefault="00041ACD" w:rsidP="00F74241">
      <w:pPr>
        <w:pStyle w:val="ListParagraph"/>
        <w:widowControl/>
        <w:numPr>
          <w:ilvl w:val="2"/>
          <w:numId w:val="29"/>
        </w:numPr>
        <w:autoSpaceDE/>
        <w:autoSpaceDN/>
        <w:adjustRightInd/>
        <w:ind w:left="0" w:firstLine="0"/>
      </w:pPr>
      <w:r w:rsidRPr="000B399E">
        <w:rPr>
          <w:highlight w:val="yellow"/>
        </w:rPr>
        <w:lastRenderedPageBreak/>
        <w:t>Use a micromanipulator to carefully place the end of the tube over the target ganglion, lowering it until it forms a snug seal</w:t>
      </w:r>
      <w:r w:rsidR="00174F10" w:rsidRPr="000B399E">
        <w:rPr>
          <w:highlight w:val="yellow"/>
        </w:rPr>
        <w:t xml:space="preserve"> on the ganglion</w:t>
      </w:r>
      <w:r w:rsidRPr="00A66AEB">
        <w:t xml:space="preserve">. </w:t>
      </w:r>
      <w:r w:rsidR="00B50C01" w:rsidRPr="00A66AEB">
        <w:t>Use the type of cooling system described above to keep the ganglia at the desired temperature.</w:t>
      </w:r>
    </w:p>
    <w:p w14:paraId="716B46DA" w14:textId="77777777" w:rsidR="00B50C01" w:rsidRPr="000B399E" w:rsidRDefault="00B50C01" w:rsidP="00F74241">
      <w:pPr>
        <w:pStyle w:val="ListParagraph"/>
        <w:ind w:left="0"/>
        <w:rPr>
          <w:highlight w:val="yellow"/>
        </w:rPr>
      </w:pPr>
    </w:p>
    <w:p w14:paraId="2DFFB4F9" w14:textId="4DECD08B" w:rsidR="00B50C01" w:rsidRPr="000B399E" w:rsidRDefault="00041ACD" w:rsidP="00F74241">
      <w:pPr>
        <w:pStyle w:val="ListParagraph"/>
        <w:widowControl/>
        <w:numPr>
          <w:ilvl w:val="2"/>
          <w:numId w:val="29"/>
        </w:numPr>
        <w:autoSpaceDE/>
        <w:autoSpaceDN/>
        <w:adjustRightInd/>
        <w:ind w:left="0" w:firstLine="0"/>
        <w:rPr>
          <w:highlight w:val="yellow"/>
        </w:rPr>
      </w:pPr>
      <w:r w:rsidRPr="000B399E">
        <w:rPr>
          <w:highlight w:val="yellow"/>
        </w:rPr>
        <w:t xml:space="preserve">Dim the room lights to avoid photobleaching and turn the </w:t>
      </w:r>
      <w:proofErr w:type="spellStart"/>
      <w:r w:rsidRPr="000B399E">
        <w:rPr>
          <w:highlight w:val="yellow"/>
        </w:rPr>
        <w:t>microdispenser</w:t>
      </w:r>
      <w:proofErr w:type="spellEnd"/>
      <w:r w:rsidRPr="000B399E">
        <w:rPr>
          <w:highlight w:val="yellow"/>
        </w:rPr>
        <w:t xml:space="preserve"> applicator knob every 5 min to force more dye onto the ganglion.  </w:t>
      </w:r>
    </w:p>
    <w:p w14:paraId="0FECD103" w14:textId="77777777" w:rsidR="00B50C01" w:rsidRPr="000B399E" w:rsidRDefault="00B50C01" w:rsidP="00F74241">
      <w:pPr>
        <w:pStyle w:val="ListParagraph"/>
        <w:ind w:left="0"/>
        <w:rPr>
          <w:highlight w:val="yellow"/>
        </w:rPr>
      </w:pPr>
    </w:p>
    <w:p w14:paraId="1E3FE50A" w14:textId="56939658" w:rsidR="00041ACD" w:rsidRPr="00F74241" w:rsidRDefault="00041ACD" w:rsidP="00F74241">
      <w:pPr>
        <w:pStyle w:val="ListParagraph"/>
        <w:widowControl/>
        <w:numPr>
          <w:ilvl w:val="2"/>
          <w:numId w:val="29"/>
        </w:numPr>
        <w:autoSpaceDE/>
        <w:autoSpaceDN/>
        <w:adjustRightInd/>
        <w:ind w:left="0" w:firstLine="0"/>
        <w:rPr>
          <w:highlight w:val="yellow"/>
        </w:rPr>
      </w:pPr>
      <w:r w:rsidRPr="000B399E">
        <w:rPr>
          <w:highlight w:val="yellow"/>
        </w:rPr>
        <w:t>Check at 30 min to confirm</w:t>
      </w:r>
      <w:r w:rsidR="007337E8">
        <w:rPr>
          <w:highlight w:val="yellow"/>
        </w:rPr>
        <w:t xml:space="preserve"> that</w:t>
      </w:r>
      <w:r w:rsidRPr="000B399E">
        <w:rPr>
          <w:highlight w:val="yellow"/>
        </w:rPr>
        <w:t xml:space="preserve"> </w:t>
      </w:r>
      <w:r w:rsidR="00E076BE" w:rsidRPr="000B399E">
        <w:rPr>
          <w:highlight w:val="yellow"/>
        </w:rPr>
        <w:t xml:space="preserve">good </w:t>
      </w:r>
      <w:r w:rsidRPr="000B399E">
        <w:rPr>
          <w:highlight w:val="yellow"/>
        </w:rPr>
        <w:t>staining</w:t>
      </w:r>
      <w:r w:rsidR="00E076BE" w:rsidRPr="000B399E">
        <w:rPr>
          <w:highlight w:val="yellow"/>
        </w:rPr>
        <w:t xml:space="preserve"> is oc</w:t>
      </w:r>
      <w:r w:rsidR="00FA2EE8" w:rsidRPr="000B399E">
        <w:rPr>
          <w:highlight w:val="yellow"/>
        </w:rPr>
        <w:t>c</w:t>
      </w:r>
      <w:r w:rsidR="00E076BE" w:rsidRPr="000B399E">
        <w:rPr>
          <w:highlight w:val="yellow"/>
        </w:rPr>
        <w:t>urring</w:t>
      </w:r>
      <w:r w:rsidRPr="000B399E">
        <w:rPr>
          <w:highlight w:val="yellow"/>
        </w:rPr>
        <w:t xml:space="preserve">, and then continue for a total staining time of about 1 h.  </w:t>
      </w:r>
    </w:p>
    <w:p w14:paraId="4DD9C40D" w14:textId="77777777" w:rsidR="00E017EF" w:rsidRPr="00326963" w:rsidRDefault="00E017EF" w:rsidP="00F74241">
      <w:pPr>
        <w:pStyle w:val="ListParagraph"/>
        <w:widowControl/>
        <w:autoSpaceDE/>
        <w:autoSpaceDN/>
        <w:adjustRightInd/>
        <w:ind w:left="0"/>
      </w:pPr>
    </w:p>
    <w:p w14:paraId="6CA0B1DE" w14:textId="607DDDB8" w:rsidR="000A54FA" w:rsidRPr="00326963" w:rsidRDefault="001D3DFF" w:rsidP="00F74241">
      <w:pPr>
        <w:pStyle w:val="ListParagraph"/>
        <w:widowControl/>
        <w:numPr>
          <w:ilvl w:val="1"/>
          <w:numId w:val="29"/>
        </w:numPr>
        <w:autoSpaceDE/>
        <w:autoSpaceDN/>
        <w:adjustRightInd/>
        <w:ind w:left="0" w:firstLine="0"/>
      </w:pPr>
      <w:r w:rsidRPr="00326963">
        <w:t>For staining</w:t>
      </w:r>
      <w:r w:rsidR="00B50C01" w:rsidRPr="00326963">
        <w:t xml:space="preserve"> in </w:t>
      </w:r>
      <w:proofErr w:type="spellStart"/>
      <w:r w:rsidR="00B50C01" w:rsidRPr="00326963">
        <w:rPr>
          <w:i/>
          <w:iCs/>
        </w:rPr>
        <w:t>Berghia</w:t>
      </w:r>
      <w:proofErr w:type="spellEnd"/>
      <w:r w:rsidRPr="00326963">
        <w:t xml:space="preserve">, add </w:t>
      </w:r>
      <w:r w:rsidR="00102CEF" w:rsidRPr="00326963">
        <w:t>1 m</w:t>
      </w:r>
      <w:r w:rsidR="00A66AEB">
        <w:t>L</w:t>
      </w:r>
      <w:r w:rsidR="00440232" w:rsidRPr="00326963">
        <w:t xml:space="preserve"> of</w:t>
      </w:r>
      <w:r w:rsidR="00102CEF" w:rsidRPr="00326963">
        <w:t xml:space="preserve"> saline to a frozen aliquot</w:t>
      </w:r>
      <w:r w:rsidR="00B50C01" w:rsidRPr="00326963">
        <w:t xml:space="preserve"> of RH482</w:t>
      </w:r>
      <w:r w:rsidR="00440232" w:rsidRPr="00326963">
        <w:t>,</w:t>
      </w:r>
      <w:r w:rsidR="00102CEF" w:rsidRPr="00326963">
        <w:t xml:space="preserve"> and vortex to </w:t>
      </w:r>
      <w:r w:rsidR="008C1B41">
        <w:t>dissolve.</w:t>
      </w:r>
      <w:r w:rsidR="00102CEF" w:rsidRPr="00326963">
        <w:t xml:space="preserve">  </w:t>
      </w:r>
    </w:p>
    <w:p w14:paraId="36DC6F96" w14:textId="2B62D237" w:rsidR="00B50C01" w:rsidRPr="00326963" w:rsidRDefault="00B50C01" w:rsidP="00F74241">
      <w:pPr>
        <w:widowControl/>
        <w:autoSpaceDE/>
        <w:autoSpaceDN/>
        <w:adjustRightInd/>
      </w:pPr>
    </w:p>
    <w:p w14:paraId="09275DB4" w14:textId="229F53DB" w:rsidR="00B50C01" w:rsidRPr="00326963" w:rsidRDefault="00B50C01" w:rsidP="00F74241">
      <w:pPr>
        <w:pStyle w:val="ListParagraph"/>
        <w:widowControl/>
        <w:numPr>
          <w:ilvl w:val="2"/>
          <w:numId w:val="29"/>
        </w:numPr>
        <w:autoSpaceDE/>
        <w:autoSpaceDN/>
        <w:adjustRightInd/>
        <w:ind w:left="0" w:firstLine="0"/>
      </w:pPr>
      <w:r w:rsidRPr="00326963">
        <w:t>Transfer 200 µ</w:t>
      </w:r>
      <w:r w:rsidR="00A66AEB">
        <w:t>L</w:t>
      </w:r>
      <w:r w:rsidRPr="00326963">
        <w:t xml:space="preserve"> of this solution into a microcentrifuge tube containing 800 µ</w:t>
      </w:r>
      <w:r w:rsidR="00A66AEB">
        <w:t>L of</w:t>
      </w:r>
      <w:r w:rsidRPr="00326963">
        <w:t xml:space="preserve"> saline and vortex into solution, producing a final staining solution of 0.02 mg/ml RH482 in saline with 0.1% DMSO.  </w:t>
      </w:r>
    </w:p>
    <w:p w14:paraId="4BE597F0" w14:textId="77777777" w:rsidR="000A54FA" w:rsidRPr="00326963" w:rsidRDefault="000A54FA" w:rsidP="00F74241">
      <w:pPr>
        <w:pStyle w:val="ListParagraph"/>
        <w:widowControl/>
        <w:autoSpaceDE/>
        <w:autoSpaceDN/>
        <w:adjustRightInd/>
        <w:ind w:left="0"/>
      </w:pPr>
    </w:p>
    <w:p w14:paraId="453950AA" w14:textId="76957E66" w:rsidR="00090E5B" w:rsidRPr="00326963" w:rsidRDefault="001D3DFF" w:rsidP="00F74241">
      <w:pPr>
        <w:pStyle w:val="ListParagraph"/>
        <w:widowControl/>
        <w:numPr>
          <w:ilvl w:val="2"/>
          <w:numId w:val="29"/>
        </w:numPr>
        <w:autoSpaceDE/>
        <w:autoSpaceDN/>
        <w:adjustRightInd/>
        <w:ind w:left="0" w:firstLine="0"/>
      </w:pPr>
      <w:r w:rsidRPr="00326963">
        <w:t>P</w:t>
      </w:r>
      <w:r w:rsidR="00090E5B" w:rsidRPr="00326963">
        <w:t>lace the entire CNS in</w:t>
      </w:r>
      <w:r w:rsidR="00102CEF" w:rsidRPr="00326963">
        <w:t xml:space="preserve">to the </w:t>
      </w:r>
      <w:r w:rsidR="00A81287" w:rsidRPr="00326963">
        <w:t xml:space="preserve">microcentrifuge </w:t>
      </w:r>
      <w:r w:rsidR="00102CEF" w:rsidRPr="00326963">
        <w:t>tube, w</w:t>
      </w:r>
      <w:r w:rsidR="00090E5B" w:rsidRPr="00326963">
        <w:t>rap</w:t>
      </w:r>
      <w:r w:rsidR="000A54FA" w:rsidRPr="00326963">
        <w:t>ping</w:t>
      </w:r>
      <w:r w:rsidR="00090E5B" w:rsidRPr="00326963">
        <w:t xml:space="preserve"> the tube in aluminum foil to </w:t>
      </w:r>
      <w:r w:rsidRPr="00326963">
        <w:t>avoid</w:t>
      </w:r>
      <w:r w:rsidR="00090E5B" w:rsidRPr="00326963">
        <w:t xml:space="preserve"> photobleaching, and shake by hand every 5-6 min for about 1 h.</w:t>
      </w:r>
      <w:r w:rsidR="00A66AEB">
        <w:t xml:space="preserve"> </w:t>
      </w:r>
      <w:r w:rsidR="00B50C01" w:rsidRPr="00326963">
        <w:t>Store t</w:t>
      </w:r>
      <w:r w:rsidR="00102CEF" w:rsidRPr="00326963">
        <w:t xml:space="preserve">he remaining 800 </w:t>
      </w:r>
      <w:r w:rsidR="000A54FA" w:rsidRPr="00326963">
        <w:t>µ</w:t>
      </w:r>
      <w:r w:rsidR="00A66AEB">
        <w:t>L</w:t>
      </w:r>
      <w:r w:rsidR="00102CEF" w:rsidRPr="00326963">
        <w:t xml:space="preserve"> of the first solution in the refrigerator</w:t>
      </w:r>
      <w:r w:rsidR="00B50C01" w:rsidRPr="00326963">
        <w:t>,</w:t>
      </w:r>
      <w:r w:rsidR="00102CEF" w:rsidRPr="00326963">
        <w:t xml:space="preserve"> and use for </w:t>
      </w:r>
      <w:r w:rsidR="005E3327" w:rsidRPr="00326963">
        <w:t xml:space="preserve">up to </w:t>
      </w:r>
      <w:r w:rsidR="00102CEF" w:rsidRPr="00326963">
        <w:t xml:space="preserve">3 days to stain subsequent preparations.  </w:t>
      </w:r>
    </w:p>
    <w:p w14:paraId="42D86D0A" w14:textId="77777777" w:rsidR="00090E5B" w:rsidRPr="00326963" w:rsidRDefault="00090E5B" w:rsidP="00F74241"/>
    <w:p w14:paraId="03DBE5F6" w14:textId="1EB1D0B3" w:rsidR="00090E5B" w:rsidRPr="00B67465" w:rsidRDefault="00090E5B" w:rsidP="00F74241">
      <w:pPr>
        <w:pStyle w:val="ListParagraph"/>
        <w:widowControl/>
        <w:numPr>
          <w:ilvl w:val="0"/>
          <w:numId w:val="29"/>
        </w:numPr>
        <w:autoSpaceDE/>
        <w:autoSpaceDN/>
        <w:adjustRightInd/>
        <w:ind w:left="0" w:firstLine="0"/>
        <w:rPr>
          <w:b/>
          <w:highlight w:val="yellow"/>
        </w:rPr>
      </w:pPr>
      <w:r w:rsidRPr="00B67465">
        <w:rPr>
          <w:b/>
          <w:highlight w:val="yellow"/>
        </w:rPr>
        <w:t>Flatten the preparation and set up for nerve stimulation</w:t>
      </w:r>
    </w:p>
    <w:p w14:paraId="0D2EDA21" w14:textId="77777777" w:rsidR="00A66AEB" w:rsidRDefault="00A66AEB" w:rsidP="00F74241">
      <w:pPr>
        <w:widowControl/>
        <w:autoSpaceDE/>
        <w:autoSpaceDN/>
        <w:adjustRightInd/>
        <w:rPr>
          <w:bCs/>
        </w:rPr>
      </w:pPr>
    </w:p>
    <w:p w14:paraId="26A02AE3" w14:textId="624BB36A" w:rsidR="00BB7C93" w:rsidRPr="00F74241" w:rsidRDefault="00BB7C93" w:rsidP="00F74241">
      <w:pPr>
        <w:widowControl/>
        <w:autoSpaceDE/>
        <w:autoSpaceDN/>
        <w:adjustRightInd/>
        <w:rPr>
          <w:b/>
        </w:rPr>
      </w:pPr>
      <w:r w:rsidRPr="00F74241">
        <w:rPr>
          <w:bCs/>
        </w:rPr>
        <w:t>NOTE:</w:t>
      </w:r>
      <w:r w:rsidRPr="00326963">
        <w:rPr>
          <w:b/>
        </w:rPr>
        <w:t xml:space="preserve"> </w:t>
      </w:r>
      <w:r w:rsidRPr="00F74241">
        <w:t>The steps</w:t>
      </w:r>
      <w:r w:rsidR="005963F8" w:rsidRPr="00F74241">
        <w:t xml:space="preserve"> in this section</w:t>
      </w:r>
      <w:r w:rsidRPr="00F74241">
        <w:t xml:space="preserve"> should be performed </w:t>
      </w:r>
      <w:r w:rsidR="005E686E" w:rsidRPr="00F74241">
        <w:t>under</w:t>
      </w:r>
      <w:r w:rsidRPr="00F74241">
        <w:t xml:space="preserve"> minimal illumination or with green light to minimize photobleaching.  </w:t>
      </w:r>
    </w:p>
    <w:p w14:paraId="2611D33A" w14:textId="77777777" w:rsidR="00090E5B" w:rsidRPr="00326963" w:rsidRDefault="00090E5B" w:rsidP="00F74241">
      <w:pPr>
        <w:pStyle w:val="ListParagraph"/>
        <w:ind w:left="0"/>
        <w:rPr>
          <w:b/>
        </w:rPr>
      </w:pPr>
    </w:p>
    <w:p w14:paraId="5A766642" w14:textId="6C3559FC" w:rsidR="00D94B89"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 xml:space="preserve">After staining, immerse the CNS in saline </w:t>
      </w:r>
      <w:r w:rsidR="00D94B89" w:rsidRPr="000B399E">
        <w:rPr>
          <w:highlight w:val="yellow"/>
        </w:rPr>
        <w:t>with</w:t>
      </w:r>
      <w:r w:rsidRPr="000B399E">
        <w:rPr>
          <w:highlight w:val="yellow"/>
        </w:rPr>
        <w:t>in the imaging chamber</w:t>
      </w:r>
      <w:r w:rsidR="00D94B89" w:rsidRPr="000B399E">
        <w:rPr>
          <w:highlight w:val="yellow"/>
        </w:rPr>
        <w:t xml:space="preserve"> and place</w:t>
      </w:r>
      <w:r w:rsidR="00C67D28" w:rsidRPr="000B399E">
        <w:rPr>
          <w:highlight w:val="yellow"/>
        </w:rPr>
        <w:t xml:space="preserve"> under a dissecting microscope</w:t>
      </w:r>
      <w:r w:rsidRPr="000B399E">
        <w:rPr>
          <w:highlight w:val="yellow"/>
        </w:rPr>
        <w:t xml:space="preserve">.  </w:t>
      </w:r>
    </w:p>
    <w:p w14:paraId="55CA1168" w14:textId="77777777" w:rsidR="00D94B89" w:rsidRPr="000B399E" w:rsidRDefault="00D94B89" w:rsidP="00F74241">
      <w:pPr>
        <w:pStyle w:val="ListParagraph"/>
        <w:widowControl/>
        <w:autoSpaceDE/>
        <w:autoSpaceDN/>
        <w:adjustRightInd/>
        <w:ind w:left="0"/>
        <w:rPr>
          <w:highlight w:val="yellow"/>
        </w:rPr>
      </w:pPr>
    </w:p>
    <w:p w14:paraId="14E12F24" w14:textId="7DFFDDB4" w:rsidR="00090E5B"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Place pieces of silicon</w:t>
      </w:r>
      <w:r w:rsidR="008237B4">
        <w:rPr>
          <w:highlight w:val="yellow"/>
        </w:rPr>
        <w:t>e</w:t>
      </w:r>
      <w:r w:rsidR="00BB7C93" w:rsidRPr="000B399E">
        <w:rPr>
          <w:highlight w:val="yellow"/>
        </w:rPr>
        <w:t xml:space="preserve"> (for </w:t>
      </w:r>
      <w:proofErr w:type="spellStart"/>
      <w:r w:rsidR="00BB7C93" w:rsidRPr="000B399E">
        <w:rPr>
          <w:i/>
          <w:iCs/>
          <w:highlight w:val="yellow"/>
        </w:rPr>
        <w:t>Tritonia</w:t>
      </w:r>
      <w:proofErr w:type="spellEnd"/>
      <w:r w:rsidR="00BB7C93" w:rsidRPr="000B399E">
        <w:rPr>
          <w:highlight w:val="yellow"/>
        </w:rPr>
        <w:t xml:space="preserve"> or </w:t>
      </w:r>
      <w:r w:rsidR="00BB7C93" w:rsidRPr="000B399E">
        <w:rPr>
          <w:i/>
          <w:iCs/>
          <w:highlight w:val="yellow"/>
        </w:rPr>
        <w:t>Aplysia</w:t>
      </w:r>
      <w:r w:rsidR="00BB7C93" w:rsidRPr="000B399E">
        <w:rPr>
          <w:highlight w:val="yellow"/>
        </w:rPr>
        <w:t>)</w:t>
      </w:r>
      <w:r w:rsidRPr="000B399E">
        <w:rPr>
          <w:highlight w:val="yellow"/>
        </w:rPr>
        <w:t xml:space="preserve"> or blobs of </w:t>
      </w:r>
      <w:r w:rsidR="00B266C1" w:rsidRPr="000B399E">
        <w:rPr>
          <w:highlight w:val="yellow"/>
        </w:rPr>
        <w:t>petroleum jelly</w:t>
      </w:r>
      <w:r w:rsidR="00BB7C93" w:rsidRPr="000B399E">
        <w:rPr>
          <w:highlight w:val="yellow"/>
        </w:rPr>
        <w:t xml:space="preserve"> (for </w:t>
      </w:r>
      <w:proofErr w:type="spellStart"/>
      <w:r w:rsidR="00BB7C93" w:rsidRPr="000B399E">
        <w:rPr>
          <w:i/>
          <w:iCs/>
          <w:highlight w:val="yellow"/>
        </w:rPr>
        <w:t>Berghia</w:t>
      </w:r>
      <w:proofErr w:type="spellEnd"/>
      <w:r w:rsidR="00BB7C93" w:rsidRPr="000B399E">
        <w:rPr>
          <w:highlight w:val="yellow"/>
        </w:rPr>
        <w:t>)</w:t>
      </w:r>
      <w:r w:rsidR="00B266C1" w:rsidRPr="000B399E">
        <w:rPr>
          <w:highlight w:val="yellow"/>
        </w:rPr>
        <w:t xml:space="preserve"> </w:t>
      </w:r>
      <w:r w:rsidRPr="000B399E">
        <w:rPr>
          <w:highlight w:val="yellow"/>
        </w:rPr>
        <w:t xml:space="preserve">to the left and right of the ganglion/ganglia to be imaged. </w:t>
      </w:r>
    </w:p>
    <w:p w14:paraId="1DDA2E1B" w14:textId="77777777" w:rsidR="00090E5B" w:rsidRPr="000B399E" w:rsidRDefault="00090E5B" w:rsidP="00F74241">
      <w:pPr>
        <w:pStyle w:val="ListParagraph"/>
        <w:ind w:left="0"/>
        <w:rPr>
          <w:highlight w:val="yellow"/>
        </w:rPr>
      </w:pPr>
    </w:p>
    <w:p w14:paraId="7AAF28F3" w14:textId="761EE682" w:rsidR="00D94B89" w:rsidRPr="00F74241" w:rsidRDefault="00090E5B" w:rsidP="00F74241">
      <w:pPr>
        <w:pStyle w:val="ListParagraph"/>
        <w:widowControl/>
        <w:numPr>
          <w:ilvl w:val="1"/>
          <w:numId w:val="29"/>
        </w:numPr>
        <w:autoSpaceDE/>
        <w:autoSpaceDN/>
        <w:adjustRightInd/>
        <w:ind w:left="0" w:firstLine="0"/>
      </w:pPr>
      <w:r w:rsidRPr="000B399E">
        <w:rPr>
          <w:highlight w:val="yellow"/>
        </w:rPr>
        <w:t>Press an appropriately sized piece of a glass or plastic coverslip down onto the preparation to flatten it</w:t>
      </w:r>
      <w:r w:rsidR="007D5B52" w:rsidRPr="000B399E">
        <w:rPr>
          <w:highlight w:val="yellow"/>
        </w:rPr>
        <w:t>.</w:t>
      </w:r>
      <w:r w:rsidR="00A66AEB">
        <w:rPr>
          <w:highlight w:val="yellow"/>
        </w:rPr>
        <w:t xml:space="preserve"> </w:t>
      </w:r>
      <w:r w:rsidR="007D5B52" w:rsidRPr="000B399E">
        <w:rPr>
          <w:highlight w:val="yellow"/>
        </w:rPr>
        <w:t>P</w:t>
      </w:r>
      <w:r w:rsidRPr="000B399E">
        <w:rPr>
          <w:highlight w:val="yellow"/>
        </w:rPr>
        <w:t>ress firmly but not so hard as to damage the neurons.</w:t>
      </w:r>
      <w:r w:rsidRPr="00F74241">
        <w:t xml:space="preserve"> </w:t>
      </w:r>
    </w:p>
    <w:p w14:paraId="2976A41C" w14:textId="77777777" w:rsidR="00D94B89" w:rsidRPr="00F74241" w:rsidRDefault="00D94B89" w:rsidP="00F74241">
      <w:pPr>
        <w:pStyle w:val="ListParagraph"/>
        <w:ind w:left="0"/>
      </w:pPr>
    </w:p>
    <w:p w14:paraId="562773DC" w14:textId="45A14A9B" w:rsidR="00090E5B" w:rsidRPr="00F74241" w:rsidRDefault="00D94B89" w:rsidP="00F74241">
      <w:pPr>
        <w:widowControl/>
        <w:autoSpaceDE/>
        <w:autoSpaceDN/>
        <w:adjustRightInd/>
      </w:pPr>
      <w:r w:rsidRPr="00F74241">
        <w:t xml:space="preserve">NOTE: </w:t>
      </w:r>
      <w:r w:rsidR="00090E5B" w:rsidRPr="00F74241">
        <w:t xml:space="preserve">Flattening the convex surface of the preparation in this manner will render a greater number of neurons parfocal, thereby increasing the number of neurons </w:t>
      </w:r>
      <w:r w:rsidR="001429EC" w:rsidRPr="00F74241">
        <w:t>recorded</w:t>
      </w:r>
      <w:r w:rsidR="00090E5B" w:rsidRPr="00F74241">
        <w:t xml:space="preserve">, and will furthermore help to immobilize the preparation during imaging.  </w:t>
      </w:r>
    </w:p>
    <w:p w14:paraId="4294A5A6" w14:textId="77777777" w:rsidR="00090E5B" w:rsidRPr="00F74241" w:rsidRDefault="00090E5B" w:rsidP="00F74241">
      <w:pPr>
        <w:pStyle w:val="ListParagraph"/>
        <w:ind w:left="0"/>
      </w:pPr>
    </w:p>
    <w:p w14:paraId="642132EC" w14:textId="3577A3C4" w:rsidR="00431B26" w:rsidRPr="00F74241" w:rsidRDefault="00090E5B" w:rsidP="00F74241">
      <w:pPr>
        <w:pStyle w:val="ListParagraph"/>
        <w:numPr>
          <w:ilvl w:val="1"/>
          <w:numId w:val="29"/>
        </w:numPr>
        <w:ind w:left="0" w:firstLine="0"/>
        <w:rPr>
          <w:highlight w:val="yellow"/>
        </w:rPr>
      </w:pPr>
      <w:r w:rsidRPr="000B399E">
        <w:rPr>
          <w:highlight w:val="yellow"/>
        </w:rPr>
        <w:t>If stimulating a nerve to elicit a fictive motor program,</w:t>
      </w:r>
      <w:r w:rsidR="00431B26" w:rsidRPr="000B399E">
        <w:rPr>
          <w:highlight w:val="yellow"/>
        </w:rPr>
        <w:t xml:space="preserve"> prepare a suction electrode whose </w:t>
      </w:r>
      <w:r w:rsidR="00431B26" w:rsidRPr="00F74241">
        <w:rPr>
          <w:highlight w:val="yellow"/>
        </w:rPr>
        <w:t>front tip is approximately as wide as the nerve diameter</w:t>
      </w:r>
      <w:r w:rsidR="00431B26" w:rsidRPr="000B399E">
        <w:rPr>
          <w:highlight w:val="yellow"/>
        </w:rPr>
        <w:t>.</w:t>
      </w:r>
      <w:r w:rsidR="00A66AEB">
        <w:rPr>
          <w:highlight w:val="yellow"/>
        </w:rPr>
        <w:t xml:space="preserve"> </w:t>
      </w:r>
      <w:r w:rsidR="00431B26" w:rsidRPr="000B399E">
        <w:rPr>
          <w:highlight w:val="yellow"/>
        </w:rPr>
        <w:t xml:space="preserve">Accomplish this by </w:t>
      </w:r>
      <w:r w:rsidR="00431B26" w:rsidRPr="00F74241">
        <w:rPr>
          <w:highlight w:val="yellow"/>
        </w:rPr>
        <w:t>carefully melting a segment of PE-100 polyethylene tubing over a flame while gently pulling both ends of the tubing segment and then cutting the resulting taper at the desired point.</w:t>
      </w:r>
    </w:p>
    <w:p w14:paraId="0B320ABD" w14:textId="77777777" w:rsidR="00431B26" w:rsidRPr="000B399E" w:rsidRDefault="00431B26" w:rsidP="00F74241">
      <w:pPr>
        <w:pStyle w:val="ListParagraph"/>
        <w:widowControl/>
        <w:autoSpaceDE/>
        <w:autoSpaceDN/>
        <w:adjustRightInd/>
        <w:ind w:left="0"/>
        <w:rPr>
          <w:highlight w:val="yellow"/>
        </w:rPr>
      </w:pPr>
    </w:p>
    <w:p w14:paraId="5BACC48B" w14:textId="4C30B43E" w:rsidR="00D94B89" w:rsidRPr="000B399E" w:rsidRDefault="00431B26" w:rsidP="00F74241">
      <w:pPr>
        <w:pStyle w:val="ListParagraph"/>
        <w:widowControl/>
        <w:numPr>
          <w:ilvl w:val="2"/>
          <w:numId w:val="29"/>
        </w:numPr>
        <w:autoSpaceDE/>
        <w:autoSpaceDN/>
        <w:adjustRightInd/>
        <w:ind w:left="0" w:firstLine="0"/>
        <w:rPr>
          <w:highlight w:val="yellow"/>
        </w:rPr>
      </w:pPr>
      <w:r w:rsidRPr="000B399E">
        <w:rPr>
          <w:highlight w:val="yellow"/>
        </w:rPr>
        <w:t>D</w:t>
      </w:r>
      <w:r w:rsidR="00090E5B" w:rsidRPr="000B399E">
        <w:rPr>
          <w:highlight w:val="yellow"/>
        </w:rPr>
        <w:t>raw a small volume</w:t>
      </w:r>
      <w:r w:rsidR="007337E8">
        <w:rPr>
          <w:highlight w:val="yellow"/>
        </w:rPr>
        <w:t xml:space="preserve"> of</w:t>
      </w:r>
      <w:r w:rsidR="00090E5B" w:rsidRPr="000B399E">
        <w:rPr>
          <w:highlight w:val="yellow"/>
        </w:rPr>
        <w:t xml:space="preserve"> saline through the tapered end of a polyethylene suction electrode, followed by the end of the nerve to be stimulated, </w:t>
      </w:r>
      <w:r w:rsidR="00D94B89" w:rsidRPr="000B399E">
        <w:rPr>
          <w:highlight w:val="yellow"/>
        </w:rPr>
        <w:t xml:space="preserve">by attaching a length of thick-walled, flexible polymer tubing to </w:t>
      </w:r>
      <w:r w:rsidR="007337E8">
        <w:rPr>
          <w:highlight w:val="yellow"/>
        </w:rPr>
        <w:t>the back end of the electrode</w:t>
      </w:r>
      <w:r w:rsidR="00D94B89" w:rsidRPr="000B399E">
        <w:rPr>
          <w:highlight w:val="yellow"/>
        </w:rPr>
        <w:t xml:space="preserve"> and using mouth suction</w:t>
      </w:r>
      <w:r w:rsidR="007337E8">
        <w:rPr>
          <w:highlight w:val="yellow"/>
        </w:rPr>
        <w:t xml:space="preserve"> to apply negative pressure</w:t>
      </w:r>
      <w:r w:rsidR="00090E5B" w:rsidRPr="000B399E">
        <w:rPr>
          <w:highlight w:val="yellow"/>
        </w:rPr>
        <w:t xml:space="preserve">.  </w:t>
      </w:r>
    </w:p>
    <w:p w14:paraId="51AB0D17" w14:textId="77777777" w:rsidR="00D94B89" w:rsidRPr="000B399E" w:rsidRDefault="00D94B89" w:rsidP="00F74241">
      <w:pPr>
        <w:pStyle w:val="ListParagraph"/>
        <w:widowControl/>
        <w:autoSpaceDE/>
        <w:autoSpaceDN/>
        <w:adjustRightInd/>
        <w:ind w:left="0"/>
        <w:rPr>
          <w:highlight w:val="yellow"/>
        </w:rPr>
      </w:pPr>
    </w:p>
    <w:p w14:paraId="5BA3AC44" w14:textId="286D122C" w:rsidR="00090E5B" w:rsidRPr="000B399E" w:rsidRDefault="00431B26" w:rsidP="00F74241">
      <w:pPr>
        <w:pStyle w:val="ListParagraph"/>
        <w:widowControl/>
        <w:numPr>
          <w:ilvl w:val="2"/>
          <w:numId w:val="29"/>
        </w:numPr>
        <w:autoSpaceDE/>
        <w:autoSpaceDN/>
        <w:adjustRightInd/>
        <w:ind w:left="0" w:firstLine="0"/>
        <w:rPr>
          <w:highlight w:val="yellow"/>
        </w:rPr>
      </w:pPr>
      <w:r w:rsidRPr="000B399E">
        <w:rPr>
          <w:highlight w:val="yellow"/>
        </w:rPr>
        <w:t>Confirm</w:t>
      </w:r>
      <w:r w:rsidR="00090E5B" w:rsidRPr="000B399E">
        <w:rPr>
          <w:highlight w:val="yellow"/>
        </w:rPr>
        <w:t xml:space="preserve"> that the saline in the electrode lacks bubbles that could interrupt electrical conduction.</w:t>
      </w:r>
    </w:p>
    <w:p w14:paraId="7B0C2E5C" w14:textId="77777777" w:rsidR="00090E5B" w:rsidRPr="00326963" w:rsidRDefault="00090E5B" w:rsidP="00F74241"/>
    <w:p w14:paraId="1D5B8984" w14:textId="77777777" w:rsidR="00090E5B" w:rsidRPr="00B67465" w:rsidRDefault="00090E5B" w:rsidP="00F74241">
      <w:pPr>
        <w:pStyle w:val="ListParagraph"/>
        <w:widowControl/>
        <w:numPr>
          <w:ilvl w:val="0"/>
          <w:numId w:val="29"/>
        </w:numPr>
        <w:autoSpaceDE/>
        <w:autoSpaceDN/>
        <w:adjustRightInd/>
        <w:ind w:left="0" w:firstLine="0"/>
        <w:rPr>
          <w:b/>
          <w:highlight w:val="yellow"/>
        </w:rPr>
      </w:pPr>
      <w:r w:rsidRPr="00B67465">
        <w:rPr>
          <w:b/>
          <w:highlight w:val="yellow"/>
        </w:rPr>
        <w:t>Preparation and optimization for imaging</w:t>
      </w:r>
    </w:p>
    <w:p w14:paraId="5BB75DCD" w14:textId="77777777" w:rsidR="00090E5B" w:rsidRPr="00326963" w:rsidRDefault="00090E5B" w:rsidP="00F74241">
      <w:pPr>
        <w:pStyle w:val="ListParagraph"/>
        <w:ind w:left="0"/>
        <w:rPr>
          <w:b/>
        </w:rPr>
      </w:pPr>
    </w:p>
    <w:p w14:paraId="4E12A9DD" w14:textId="6E9B14C3" w:rsidR="00864D4F"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Move the chamber to the imaging rig.</w:t>
      </w:r>
      <w:r w:rsidR="00146C2C">
        <w:rPr>
          <w:highlight w:val="yellow"/>
        </w:rPr>
        <w:t xml:space="preserve"> </w:t>
      </w:r>
      <w:r w:rsidRPr="000B399E">
        <w:rPr>
          <w:highlight w:val="yellow"/>
        </w:rPr>
        <w:t>Start the saline perfusion through the recording chamber and place the temperature probe near the preparation.</w:t>
      </w:r>
      <w:r w:rsidR="00146C2C">
        <w:rPr>
          <w:highlight w:val="yellow"/>
        </w:rPr>
        <w:t xml:space="preserve"> </w:t>
      </w:r>
      <w:r w:rsidRPr="000B399E">
        <w:rPr>
          <w:highlight w:val="yellow"/>
        </w:rPr>
        <w:t xml:space="preserve">Set the temperature controller for the temperature desired for the species being imaged (for </w:t>
      </w:r>
      <w:proofErr w:type="spellStart"/>
      <w:r w:rsidRPr="000B399E">
        <w:rPr>
          <w:i/>
          <w:highlight w:val="yellow"/>
        </w:rPr>
        <w:t>Tritonia</w:t>
      </w:r>
      <w:proofErr w:type="spellEnd"/>
      <w:r w:rsidRPr="000B399E">
        <w:rPr>
          <w:iCs/>
          <w:highlight w:val="yellow"/>
        </w:rPr>
        <w:t>,</w:t>
      </w:r>
      <w:r w:rsidRPr="000B399E">
        <w:rPr>
          <w:highlight w:val="yellow"/>
        </w:rPr>
        <w:t xml:space="preserve"> 11 °C, for </w:t>
      </w:r>
      <w:r w:rsidRPr="000B399E">
        <w:rPr>
          <w:i/>
          <w:highlight w:val="yellow"/>
        </w:rPr>
        <w:t>Aplysia</w:t>
      </w:r>
      <w:r w:rsidRPr="000B399E">
        <w:rPr>
          <w:iCs/>
          <w:highlight w:val="yellow"/>
        </w:rPr>
        <w:t>,</w:t>
      </w:r>
      <w:r w:rsidRPr="000B399E">
        <w:rPr>
          <w:i/>
          <w:highlight w:val="yellow"/>
        </w:rPr>
        <w:t xml:space="preserve"> </w:t>
      </w:r>
      <w:r w:rsidRPr="000B399E">
        <w:rPr>
          <w:highlight w:val="yellow"/>
        </w:rPr>
        <w:t xml:space="preserve">15-16 °C, or for </w:t>
      </w:r>
      <w:proofErr w:type="spellStart"/>
      <w:r w:rsidRPr="000B399E">
        <w:rPr>
          <w:i/>
          <w:highlight w:val="yellow"/>
        </w:rPr>
        <w:t>Berghia</w:t>
      </w:r>
      <w:proofErr w:type="spellEnd"/>
      <w:r w:rsidRPr="000B399E">
        <w:rPr>
          <w:iCs/>
          <w:highlight w:val="yellow"/>
        </w:rPr>
        <w:t>,</w:t>
      </w:r>
      <w:r w:rsidRPr="000B399E">
        <w:rPr>
          <w:highlight w:val="yellow"/>
        </w:rPr>
        <w:t xml:space="preserve"> 26</w:t>
      </w:r>
      <w:r w:rsidR="005E3327" w:rsidRPr="000B399E">
        <w:rPr>
          <w:highlight w:val="yellow"/>
        </w:rPr>
        <w:t>-</w:t>
      </w:r>
      <w:r w:rsidRPr="000B399E">
        <w:rPr>
          <w:highlight w:val="yellow"/>
        </w:rPr>
        <w:t xml:space="preserve">27 °C).  </w:t>
      </w:r>
    </w:p>
    <w:p w14:paraId="7FB7030D" w14:textId="77777777" w:rsidR="00864D4F" w:rsidRPr="000B399E" w:rsidRDefault="00864D4F" w:rsidP="00F74241">
      <w:pPr>
        <w:pStyle w:val="ListParagraph"/>
        <w:widowControl/>
        <w:autoSpaceDE/>
        <w:autoSpaceDN/>
        <w:adjustRightInd/>
        <w:ind w:left="0"/>
        <w:rPr>
          <w:highlight w:val="yellow"/>
        </w:rPr>
      </w:pPr>
    </w:p>
    <w:p w14:paraId="24965AF0" w14:textId="43F98572" w:rsidR="00090E5B"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 xml:space="preserve">Place one </w:t>
      </w:r>
      <w:proofErr w:type="spellStart"/>
      <w:r w:rsidRPr="000B399E">
        <w:rPr>
          <w:highlight w:val="yellow"/>
        </w:rPr>
        <w:t>chloride</w:t>
      </w:r>
      <w:r w:rsidR="004A15C4">
        <w:rPr>
          <w:highlight w:val="yellow"/>
        </w:rPr>
        <w:t>d</w:t>
      </w:r>
      <w:proofErr w:type="spellEnd"/>
      <w:r w:rsidRPr="000B399E">
        <w:rPr>
          <w:highlight w:val="yellow"/>
        </w:rPr>
        <w:t xml:space="preserve"> silver wire down the suction electrode, making sure that it contacts the saline in the electrode, and put the other Ag-AgCl wire (the return path) into the bath saline, near the suction electrode.    </w:t>
      </w:r>
    </w:p>
    <w:p w14:paraId="372B7E62" w14:textId="77777777" w:rsidR="00090E5B" w:rsidRPr="000B399E" w:rsidRDefault="00090E5B" w:rsidP="00F74241">
      <w:pPr>
        <w:pStyle w:val="ListParagraph"/>
        <w:ind w:left="0"/>
        <w:rPr>
          <w:highlight w:val="yellow"/>
        </w:rPr>
      </w:pPr>
    </w:p>
    <w:p w14:paraId="1A9C3D3C" w14:textId="1C072DCA" w:rsidR="00090E5B"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Lower the water immersion lens into the saline.</w:t>
      </w:r>
      <w:r w:rsidR="00146C2C">
        <w:rPr>
          <w:highlight w:val="yellow"/>
        </w:rPr>
        <w:t xml:space="preserve"> </w:t>
      </w:r>
      <w:r w:rsidRPr="000B399E">
        <w:rPr>
          <w:highlight w:val="yellow"/>
        </w:rPr>
        <w:t>Close</w:t>
      </w:r>
      <w:r w:rsidR="00146C2C">
        <w:rPr>
          <w:highlight w:val="yellow"/>
        </w:rPr>
        <w:t xml:space="preserve"> </w:t>
      </w:r>
      <w:r w:rsidRPr="000B399E">
        <w:rPr>
          <w:highlight w:val="yellow"/>
        </w:rPr>
        <w:t>the base diaphragm, and then raise or lower the substage condenser</w:t>
      </w:r>
      <w:r w:rsidR="008C1B41">
        <w:rPr>
          <w:highlight w:val="yellow"/>
        </w:rPr>
        <w:t xml:space="preserve"> and a</w:t>
      </w:r>
      <w:r w:rsidR="00433310" w:rsidRPr="000B399E">
        <w:rPr>
          <w:highlight w:val="yellow"/>
        </w:rPr>
        <w:t>djust</w:t>
      </w:r>
      <w:r w:rsidR="00455B23" w:rsidRPr="000B399E">
        <w:rPr>
          <w:highlight w:val="yellow"/>
        </w:rPr>
        <w:t xml:space="preserve"> the</w:t>
      </w:r>
      <w:r w:rsidR="00433310" w:rsidRPr="000B399E">
        <w:rPr>
          <w:highlight w:val="yellow"/>
        </w:rPr>
        <w:t xml:space="preserve"> focus</w:t>
      </w:r>
      <w:r w:rsidRPr="000B399E">
        <w:rPr>
          <w:highlight w:val="yellow"/>
        </w:rPr>
        <w:t xml:space="preserve"> </w:t>
      </w:r>
      <w:r w:rsidR="00C67D28" w:rsidRPr="000B399E">
        <w:rPr>
          <w:highlight w:val="yellow"/>
        </w:rPr>
        <w:t xml:space="preserve">until </w:t>
      </w:r>
      <w:r w:rsidRPr="000B399E">
        <w:rPr>
          <w:highlight w:val="yellow"/>
        </w:rPr>
        <w:t xml:space="preserve">the edges of the diaphragm are in sharp focus, creating Köhler illumination.  </w:t>
      </w:r>
    </w:p>
    <w:p w14:paraId="76E5F325" w14:textId="77777777" w:rsidR="00090E5B" w:rsidRPr="000B399E" w:rsidRDefault="00090E5B" w:rsidP="00F74241">
      <w:pPr>
        <w:pStyle w:val="ListParagraph"/>
        <w:ind w:left="0"/>
        <w:rPr>
          <w:highlight w:val="yellow"/>
        </w:rPr>
      </w:pPr>
    </w:p>
    <w:p w14:paraId="21DA9AE3" w14:textId="64C21959" w:rsidR="00864D4F" w:rsidRPr="000B399E" w:rsidRDefault="00090E5B" w:rsidP="00F74241">
      <w:pPr>
        <w:pStyle w:val="ListParagraph"/>
        <w:widowControl/>
        <w:numPr>
          <w:ilvl w:val="2"/>
          <w:numId w:val="29"/>
        </w:numPr>
        <w:autoSpaceDE/>
        <w:autoSpaceDN/>
        <w:adjustRightInd/>
        <w:ind w:left="0" w:firstLine="0"/>
        <w:rPr>
          <w:highlight w:val="yellow"/>
        </w:rPr>
      </w:pPr>
      <w:r w:rsidRPr="000B399E">
        <w:rPr>
          <w:highlight w:val="yellow"/>
        </w:rPr>
        <w:t>Focus on the region of the preparation to be imaged.</w:t>
      </w:r>
      <w:r w:rsidR="00146C2C">
        <w:rPr>
          <w:highlight w:val="yellow"/>
        </w:rPr>
        <w:t xml:space="preserve"> </w:t>
      </w:r>
      <w:r w:rsidRPr="000B399E">
        <w:rPr>
          <w:highlight w:val="yellow"/>
        </w:rPr>
        <w:t>Bias focusing on smaller neurons over larger ones if necessary, as optical signals originating in larger neurons are more likely</w:t>
      </w:r>
      <w:r w:rsidR="00455B23" w:rsidRPr="000B399E">
        <w:rPr>
          <w:highlight w:val="yellow"/>
        </w:rPr>
        <w:t xml:space="preserve"> than smaller ones</w:t>
      </w:r>
      <w:r w:rsidRPr="000B399E">
        <w:rPr>
          <w:highlight w:val="yellow"/>
        </w:rPr>
        <w:t xml:space="preserve"> to be registered </w:t>
      </w:r>
      <w:r w:rsidR="0062030D" w:rsidRPr="000B399E">
        <w:rPr>
          <w:highlight w:val="yellow"/>
        </w:rPr>
        <w:t xml:space="preserve">even </w:t>
      </w:r>
      <w:r w:rsidRPr="000B399E">
        <w:rPr>
          <w:highlight w:val="yellow"/>
        </w:rPr>
        <w:t xml:space="preserve">if they are slightly out of focus.  </w:t>
      </w:r>
    </w:p>
    <w:p w14:paraId="292D45EB" w14:textId="77777777" w:rsidR="00864D4F" w:rsidRPr="000B399E" w:rsidRDefault="00864D4F" w:rsidP="00F74241">
      <w:pPr>
        <w:pStyle w:val="ListParagraph"/>
        <w:widowControl/>
        <w:autoSpaceDE/>
        <w:autoSpaceDN/>
        <w:adjustRightInd/>
        <w:ind w:left="0"/>
        <w:rPr>
          <w:highlight w:val="yellow"/>
        </w:rPr>
      </w:pPr>
    </w:p>
    <w:p w14:paraId="3D096744" w14:textId="59B57872" w:rsidR="009A1D40" w:rsidRPr="000B399E" w:rsidRDefault="00090E5B" w:rsidP="00F74241">
      <w:pPr>
        <w:pStyle w:val="ListParagraph"/>
        <w:widowControl/>
        <w:numPr>
          <w:ilvl w:val="2"/>
          <w:numId w:val="29"/>
        </w:numPr>
        <w:autoSpaceDE/>
        <w:autoSpaceDN/>
        <w:adjustRightInd/>
        <w:ind w:left="0" w:firstLine="0"/>
        <w:rPr>
          <w:highlight w:val="yellow"/>
        </w:rPr>
      </w:pPr>
      <w:r w:rsidRPr="000B399E">
        <w:rPr>
          <w:highlight w:val="yellow"/>
        </w:rPr>
        <w:t xml:space="preserve">Take a picture of the ganglion to be imaged with the parfocal digital camera.  </w:t>
      </w:r>
    </w:p>
    <w:p w14:paraId="090F685A" w14:textId="77777777" w:rsidR="009A1D40" w:rsidRPr="000B399E" w:rsidRDefault="009A1D40" w:rsidP="00F74241">
      <w:pPr>
        <w:pStyle w:val="ListParagraph"/>
        <w:widowControl/>
        <w:autoSpaceDE/>
        <w:autoSpaceDN/>
        <w:adjustRightInd/>
        <w:ind w:left="0"/>
        <w:rPr>
          <w:highlight w:val="yellow"/>
        </w:rPr>
      </w:pPr>
    </w:p>
    <w:p w14:paraId="2B0A3A1F" w14:textId="77777777" w:rsidR="00146C2C" w:rsidRDefault="00090E5B" w:rsidP="00F74241">
      <w:pPr>
        <w:pStyle w:val="ListParagraph"/>
        <w:widowControl/>
        <w:numPr>
          <w:ilvl w:val="2"/>
          <w:numId w:val="29"/>
        </w:numPr>
        <w:autoSpaceDE/>
        <w:autoSpaceDN/>
        <w:adjustRightInd/>
        <w:ind w:left="0" w:firstLine="0"/>
        <w:rPr>
          <w:highlight w:val="yellow"/>
        </w:rPr>
      </w:pPr>
      <w:r w:rsidRPr="000B399E">
        <w:rPr>
          <w:highlight w:val="yellow"/>
        </w:rPr>
        <w:t>With the control panel gain switch set to 1</w:t>
      </w:r>
      <w:r w:rsidR="00146C2C">
        <w:rPr>
          <w:highlight w:val="yellow"/>
        </w:rPr>
        <w:t>x</w:t>
      </w:r>
      <w:r w:rsidRPr="000B399E">
        <w:rPr>
          <w:highlight w:val="yellow"/>
        </w:rPr>
        <w:t xml:space="preserve">, </w:t>
      </w:r>
      <w:r w:rsidR="005E686E" w:rsidRPr="000B399E">
        <w:rPr>
          <w:highlight w:val="yellow"/>
        </w:rPr>
        <w:t>inspec</w:t>
      </w:r>
      <w:r w:rsidR="0017263A" w:rsidRPr="000B399E">
        <w:rPr>
          <w:highlight w:val="yellow"/>
        </w:rPr>
        <w:t>t</w:t>
      </w:r>
      <w:r w:rsidR="005E686E" w:rsidRPr="000B399E">
        <w:rPr>
          <w:highlight w:val="yellow"/>
        </w:rPr>
        <w:t xml:space="preserve"> </w:t>
      </w:r>
      <w:r w:rsidRPr="000B399E">
        <w:rPr>
          <w:highlight w:val="yellow"/>
        </w:rPr>
        <w:t xml:space="preserve">the resting light intensity (RLI) in </w:t>
      </w:r>
      <w:r w:rsidR="00DA613B" w:rsidRPr="000B399E">
        <w:rPr>
          <w:highlight w:val="yellow"/>
        </w:rPr>
        <w:t xml:space="preserve">the imaging software </w:t>
      </w:r>
      <w:r w:rsidR="005E686E" w:rsidRPr="000B399E">
        <w:rPr>
          <w:highlight w:val="yellow"/>
        </w:rPr>
        <w:t xml:space="preserve">by clicking on the </w:t>
      </w:r>
      <w:r w:rsidR="005E686E" w:rsidRPr="008C1B41">
        <w:rPr>
          <w:b/>
          <w:bCs/>
          <w:highlight w:val="yellow"/>
        </w:rPr>
        <w:t>“RLI</w:t>
      </w:r>
      <w:r w:rsidR="005E686E" w:rsidRPr="000B399E">
        <w:rPr>
          <w:highlight w:val="yellow"/>
        </w:rPr>
        <w:t xml:space="preserve">” button and checking the average RLI of the diodes.  Adjust the voltage level sent from a stimulator to the LED lamp power supply and continue checking the average RLI level until it is in the desired range (usually around 3-4 </w:t>
      </w:r>
      <w:r w:rsidR="00146C2C">
        <w:rPr>
          <w:highlight w:val="yellow"/>
        </w:rPr>
        <w:t>V</w:t>
      </w:r>
      <w:r w:rsidR="005E686E" w:rsidRPr="000B399E">
        <w:rPr>
          <w:highlight w:val="yellow"/>
        </w:rPr>
        <w:t>)</w:t>
      </w:r>
      <w:r w:rsidR="000B399E" w:rsidRPr="00F74241">
        <w:rPr>
          <w:highlight w:val="yellow"/>
        </w:rPr>
        <w:t>.</w:t>
      </w:r>
    </w:p>
    <w:p w14:paraId="31E0F21A" w14:textId="1D5D9AD9" w:rsidR="00090E5B" w:rsidRPr="00F74241" w:rsidRDefault="005E686E" w:rsidP="00146C2C">
      <w:pPr>
        <w:pStyle w:val="ListParagraph"/>
        <w:widowControl/>
        <w:autoSpaceDE/>
        <w:autoSpaceDN/>
        <w:adjustRightInd/>
        <w:ind w:left="0"/>
        <w:rPr>
          <w:highlight w:val="yellow"/>
        </w:rPr>
      </w:pPr>
      <w:r w:rsidRPr="000B399E">
        <w:rPr>
          <w:highlight w:val="yellow"/>
        </w:rPr>
        <w:t xml:space="preserve">  </w:t>
      </w:r>
    </w:p>
    <w:p w14:paraId="1DB4AE02" w14:textId="79A8B76C" w:rsidR="00090E5B" w:rsidRPr="00326963" w:rsidRDefault="00090E5B" w:rsidP="00F74241">
      <w:r w:rsidRPr="00326963">
        <w:t>NOTE: High RLIs, corresponding to approximately 3-</w:t>
      </w:r>
      <w:r w:rsidR="005E686E" w:rsidRPr="00326963">
        <w:t>4</w:t>
      </w:r>
      <w:r w:rsidRPr="00326963">
        <w:t xml:space="preserve"> </w:t>
      </w:r>
      <w:r w:rsidR="00146C2C">
        <w:t>V</w:t>
      </w:r>
      <w:r w:rsidRPr="00326963">
        <w:t xml:space="preserve"> on the PDA, are desirable.</w:t>
      </w:r>
      <w:r w:rsidR="00146C2C">
        <w:t xml:space="preserve"> </w:t>
      </w:r>
      <w:r w:rsidRPr="00326963">
        <w:t>The higher the light, the better the signal-to-noise ratio of the optical signals, however</w:t>
      </w:r>
      <w:r w:rsidR="00146C2C">
        <w:t>,</w:t>
      </w:r>
      <w:r w:rsidRPr="00326963">
        <w:t xml:space="preserve"> this must be balanced against a faster rate of photobleaching at higher RLIs. This risk is minimized by using high-NA objective lenses.</w:t>
      </w:r>
      <w:r w:rsidR="00146C2C">
        <w:t xml:space="preserve"> </w:t>
      </w:r>
      <w:r w:rsidR="00455B23" w:rsidRPr="00326963">
        <w:t>The</w:t>
      </w:r>
      <w:r w:rsidRPr="00326963">
        <w:t xml:space="preserve"> water immersion</w:t>
      </w:r>
      <w:r w:rsidR="00DA613B" w:rsidRPr="00326963">
        <w:t xml:space="preserve"> objective</w:t>
      </w:r>
      <w:r w:rsidRPr="00326963">
        <w:t xml:space="preserve"> lenses</w:t>
      </w:r>
      <w:r w:rsidR="00455B23" w:rsidRPr="00326963">
        <w:t xml:space="preserve"> used</w:t>
      </w:r>
      <w:r w:rsidR="00180B36" w:rsidRPr="00326963">
        <w:t xml:space="preserve"> are</w:t>
      </w:r>
      <w:r w:rsidRPr="00326963">
        <w:t xml:space="preserve"> 10</w:t>
      </w:r>
      <w:r w:rsidR="00146C2C">
        <w:t>x</w:t>
      </w:r>
      <w:r w:rsidR="00455B23" w:rsidRPr="00326963">
        <w:t>/</w:t>
      </w:r>
      <w:r w:rsidRPr="00326963">
        <w:t>0.6 NA, 20</w:t>
      </w:r>
      <w:r w:rsidR="00146C2C">
        <w:t>x</w:t>
      </w:r>
      <w:r w:rsidR="00455B23" w:rsidRPr="00326963">
        <w:t>/</w:t>
      </w:r>
      <w:r w:rsidRPr="00326963">
        <w:t>0.95 NA, 40</w:t>
      </w:r>
      <w:r w:rsidR="00146C2C">
        <w:t>x</w:t>
      </w:r>
      <w:r w:rsidR="00455B23" w:rsidRPr="00326963">
        <w:t>/</w:t>
      </w:r>
      <w:r w:rsidRPr="00326963">
        <w:t>0.8</w:t>
      </w:r>
      <w:r w:rsidR="00455B23" w:rsidRPr="00326963">
        <w:t xml:space="preserve"> NA,</w:t>
      </w:r>
      <w:r w:rsidRPr="00326963">
        <w:t xml:space="preserve"> and </w:t>
      </w:r>
      <w:r w:rsidR="00455B23" w:rsidRPr="00326963">
        <w:t>40</w:t>
      </w:r>
      <w:r w:rsidR="00146C2C">
        <w:t>x</w:t>
      </w:r>
      <w:r w:rsidR="00455B23" w:rsidRPr="00326963">
        <w:t>/</w:t>
      </w:r>
      <w:r w:rsidRPr="00326963">
        <w:t xml:space="preserve">1.15 NA.  </w:t>
      </w:r>
    </w:p>
    <w:p w14:paraId="31BBB2F5" w14:textId="77777777" w:rsidR="00433310" w:rsidRPr="00326963" w:rsidRDefault="00433310" w:rsidP="00F74241"/>
    <w:p w14:paraId="37843F0B" w14:textId="125731AD" w:rsidR="00090E5B" w:rsidRPr="00F74241"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Set the control panel gain switch to 100</w:t>
      </w:r>
      <w:r w:rsidR="00146C2C">
        <w:rPr>
          <w:highlight w:val="yellow"/>
        </w:rPr>
        <w:t>x</w:t>
      </w:r>
      <w:r w:rsidRPr="000B399E">
        <w:rPr>
          <w:highlight w:val="yellow"/>
        </w:rPr>
        <w:t xml:space="preserve"> for the recording</w:t>
      </w:r>
      <w:r w:rsidRPr="00F74241">
        <w:rPr>
          <w:highlight w:val="yellow"/>
        </w:rPr>
        <w:t xml:space="preserve">.  </w:t>
      </w:r>
    </w:p>
    <w:p w14:paraId="5823E28B" w14:textId="77777777" w:rsidR="00090E5B" w:rsidRPr="00326963" w:rsidRDefault="00090E5B" w:rsidP="00F74241"/>
    <w:p w14:paraId="132123EC" w14:textId="57C371B7" w:rsidR="005E1586" w:rsidRDefault="00090E5B" w:rsidP="00F74241">
      <w:pPr>
        <w:pStyle w:val="ListParagraph"/>
        <w:widowControl/>
        <w:numPr>
          <w:ilvl w:val="1"/>
          <w:numId w:val="29"/>
        </w:numPr>
        <w:autoSpaceDE/>
        <w:autoSpaceDN/>
        <w:adjustRightInd/>
        <w:ind w:left="0" w:firstLine="0"/>
      </w:pPr>
      <w:r w:rsidRPr="00326963">
        <w:lastRenderedPageBreak/>
        <w:t>If stimulating a nerve, set the desired voltage, frequency, and duration on a separate stimulator from that used to set the light level.</w:t>
      </w:r>
      <w:r w:rsidR="00954274" w:rsidRPr="00326963">
        <w:t xml:space="preserve"> Confirm that TTL triggering between the control panel and stimulator is properly configured.</w:t>
      </w:r>
    </w:p>
    <w:p w14:paraId="7FEE630D" w14:textId="77777777" w:rsidR="00146C2C" w:rsidRPr="00326963" w:rsidRDefault="00146C2C" w:rsidP="00146C2C">
      <w:pPr>
        <w:pStyle w:val="ListParagraph"/>
        <w:widowControl/>
        <w:autoSpaceDE/>
        <w:autoSpaceDN/>
        <w:adjustRightInd/>
        <w:ind w:left="0"/>
      </w:pPr>
    </w:p>
    <w:p w14:paraId="2C8C3255" w14:textId="65F8425C" w:rsidR="005E1586" w:rsidRPr="00326963" w:rsidRDefault="005E1586" w:rsidP="00F74241">
      <w:pPr>
        <w:widowControl/>
        <w:autoSpaceDE/>
        <w:autoSpaceDN/>
        <w:adjustRightInd/>
      </w:pPr>
      <w:r w:rsidRPr="00326963">
        <w:t xml:space="preserve">NOTE: </w:t>
      </w:r>
      <w:r w:rsidR="00090E5B" w:rsidRPr="00326963">
        <w:t xml:space="preserve">Sample nerve stimulus parameters in each species are as follows: </w:t>
      </w:r>
      <w:proofErr w:type="spellStart"/>
      <w:r w:rsidR="00090E5B" w:rsidRPr="00326963">
        <w:rPr>
          <w:i/>
        </w:rPr>
        <w:t>Tritonia</w:t>
      </w:r>
      <w:proofErr w:type="spellEnd"/>
      <w:r w:rsidR="00090E5B" w:rsidRPr="00326963">
        <w:t xml:space="preserve"> </w:t>
      </w:r>
      <w:r w:rsidR="00180B36" w:rsidRPr="00326963">
        <w:t>PdN3</w:t>
      </w:r>
      <w:r w:rsidR="00090E5B" w:rsidRPr="00326963">
        <w:t>, 2</w:t>
      </w:r>
      <w:r w:rsidR="0062030D" w:rsidRPr="00326963">
        <w:t xml:space="preserve"> </w:t>
      </w:r>
      <w:r w:rsidR="00090E5B" w:rsidRPr="00326963">
        <w:t>s, 10</w:t>
      </w:r>
      <w:r w:rsidR="0062030D" w:rsidRPr="00326963">
        <w:t xml:space="preserve"> </w:t>
      </w:r>
      <w:r w:rsidR="00090E5B" w:rsidRPr="00326963">
        <w:t xml:space="preserve">Hz pulse train of </w:t>
      </w:r>
      <w:r w:rsidR="008945ED">
        <w:t>5</w:t>
      </w:r>
      <w:r w:rsidR="0062030D" w:rsidRPr="00326963">
        <w:t xml:space="preserve"> </w:t>
      </w:r>
      <w:proofErr w:type="spellStart"/>
      <w:r w:rsidR="00090E5B" w:rsidRPr="00326963">
        <w:t>ms</w:t>
      </w:r>
      <w:proofErr w:type="spellEnd"/>
      <w:r w:rsidR="00090E5B" w:rsidRPr="00326963">
        <w:t xml:space="preserve">, 10 V pulses; </w:t>
      </w:r>
      <w:r w:rsidR="00090E5B" w:rsidRPr="00326963">
        <w:rPr>
          <w:i/>
        </w:rPr>
        <w:t>Aplysia</w:t>
      </w:r>
      <w:r w:rsidR="00090E5B" w:rsidRPr="00326963">
        <w:t xml:space="preserve"> </w:t>
      </w:r>
      <w:r w:rsidR="00180B36" w:rsidRPr="00326963">
        <w:t>PdN9</w:t>
      </w:r>
      <w:r w:rsidR="00090E5B" w:rsidRPr="00326963">
        <w:t>, 2.5</w:t>
      </w:r>
      <w:r w:rsidR="0062030D" w:rsidRPr="00326963">
        <w:t xml:space="preserve"> </w:t>
      </w:r>
      <w:r w:rsidR="00090E5B" w:rsidRPr="00326963">
        <w:t>s, 20</w:t>
      </w:r>
      <w:r w:rsidR="0062030D" w:rsidRPr="00326963">
        <w:t xml:space="preserve"> </w:t>
      </w:r>
      <w:r w:rsidR="00090E5B" w:rsidRPr="00326963">
        <w:t xml:space="preserve">Hz pulse train of </w:t>
      </w:r>
      <w:r w:rsidR="008945ED">
        <w:t>5</w:t>
      </w:r>
      <w:r w:rsidR="0062030D" w:rsidRPr="00326963">
        <w:t xml:space="preserve"> </w:t>
      </w:r>
      <w:proofErr w:type="spellStart"/>
      <w:r w:rsidR="00090E5B" w:rsidRPr="00326963">
        <w:t>ms</w:t>
      </w:r>
      <w:proofErr w:type="spellEnd"/>
      <w:r w:rsidR="00090E5B" w:rsidRPr="00326963">
        <w:t xml:space="preserve">, 8 V pulses; a </w:t>
      </w:r>
      <w:proofErr w:type="spellStart"/>
      <w:r w:rsidR="00090E5B" w:rsidRPr="00326963">
        <w:rPr>
          <w:i/>
        </w:rPr>
        <w:t>Berghia</w:t>
      </w:r>
      <w:proofErr w:type="spellEnd"/>
      <w:r w:rsidR="00090E5B" w:rsidRPr="00326963">
        <w:t xml:space="preserve"> pedal nerve, 2</w:t>
      </w:r>
      <w:r w:rsidR="0062030D" w:rsidRPr="00326963">
        <w:t xml:space="preserve"> </w:t>
      </w:r>
      <w:r w:rsidR="00090E5B" w:rsidRPr="00326963">
        <w:t>s, 10</w:t>
      </w:r>
      <w:r w:rsidR="0062030D" w:rsidRPr="00326963">
        <w:t xml:space="preserve"> </w:t>
      </w:r>
      <w:r w:rsidR="00090E5B" w:rsidRPr="00326963">
        <w:t xml:space="preserve">Hz pulse train of </w:t>
      </w:r>
      <w:r w:rsidR="008945ED">
        <w:t>5</w:t>
      </w:r>
      <w:r w:rsidR="0062030D" w:rsidRPr="00326963">
        <w:t xml:space="preserve"> </w:t>
      </w:r>
      <w:proofErr w:type="spellStart"/>
      <w:r w:rsidR="00090E5B" w:rsidRPr="00326963">
        <w:t>ms</w:t>
      </w:r>
      <w:proofErr w:type="spellEnd"/>
      <w:r w:rsidR="00090E5B" w:rsidRPr="00326963">
        <w:t xml:space="preserve">, 5 V pulses. </w:t>
      </w:r>
    </w:p>
    <w:p w14:paraId="3BBC6099" w14:textId="77777777" w:rsidR="00090E5B" w:rsidRPr="00326963" w:rsidRDefault="00090E5B" w:rsidP="00F74241"/>
    <w:p w14:paraId="44D2A745" w14:textId="3ABD492F" w:rsidR="00090E5B" w:rsidRPr="00F74241"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 xml:space="preserve">Double-check that the spring or air table is floating.  </w:t>
      </w:r>
    </w:p>
    <w:p w14:paraId="6067EC2A" w14:textId="77777777" w:rsidR="00090E5B" w:rsidRPr="00326963" w:rsidRDefault="00090E5B" w:rsidP="00F74241"/>
    <w:p w14:paraId="0DDBE8E5" w14:textId="77777777" w:rsidR="00090E5B" w:rsidRPr="00B67465" w:rsidRDefault="00090E5B" w:rsidP="00F74241">
      <w:pPr>
        <w:pStyle w:val="ListParagraph"/>
        <w:widowControl/>
        <w:numPr>
          <w:ilvl w:val="0"/>
          <w:numId w:val="29"/>
        </w:numPr>
        <w:autoSpaceDE/>
        <w:autoSpaceDN/>
        <w:adjustRightInd/>
        <w:ind w:left="0" w:firstLine="0"/>
        <w:rPr>
          <w:b/>
          <w:highlight w:val="yellow"/>
        </w:rPr>
      </w:pPr>
      <w:r w:rsidRPr="00B67465">
        <w:rPr>
          <w:b/>
          <w:highlight w:val="yellow"/>
        </w:rPr>
        <w:t>Optical recording</w:t>
      </w:r>
    </w:p>
    <w:p w14:paraId="4882404E" w14:textId="77777777" w:rsidR="00090E5B" w:rsidRPr="00326963" w:rsidRDefault="00090E5B" w:rsidP="00F74241">
      <w:pPr>
        <w:pStyle w:val="ListParagraph"/>
        <w:ind w:left="0"/>
        <w:rPr>
          <w:b/>
        </w:rPr>
      </w:pPr>
    </w:p>
    <w:p w14:paraId="509D95A6" w14:textId="14C98FD6" w:rsidR="00A92FCB" w:rsidRPr="00F74241"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Turn off or dim the room lights,</w:t>
      </w:r>
      <w:r w:rsidR="00A92FCB" w:rsidRPr="000B399E">
        <w:rPr>
          <w:highlight w:val="yellow"/>
        </w:rPr>
        <w:t xml:space="preserve"> including any overhead fluorescent lighting. </w:t>
      </w:r>
      <w:r w:rsidRPr="000B399E">
        <w:rPr>
          <w:highlight w:val="yellow"/>
        </w:rPr>
        <w:t xml:space="preserve"> </w:t>
      </w:r>
    </w:p>
    <w:p w14:paraId="139FB24D" w14:textId="77777777" w:rsidR="00A92FCB" w:rsidRPr="000B399E" w:rsidRDefault="00A92FCB" w:rsidP="00F74241">
      <w:pPr>
        <w:pStyle w:val="ListParagraph"/>
        <w:widowControl/>
        <w:autoSpaceDE/>
        <w:autoSpaceDN/>
        <w:adjustRightInd/>
        <w:ind w:left="0"/>
        <w:rPr>
          <w:highlight w:val="yellow"/>
        </w:rPr>
      </w:pPr>
    </w:p>
    <w:p w14:paraId="47E9C322" w14:textId="04F5D028" w:rsidR="00090E5B" w:rsidRPr="00F74241" w:rsidRDefault="00A92FCB" w:rsidP="00F74241">
      <w:pPr>
        <w:pStyle w:val="ListParagraph"/>
        <w:widowControl/>
        <w:numPr>
          <w:ilvl w:val="1"/>
          <w:numId w:val="29"/>
        </w:numPr>
        <w:autoSpaceDE/>
        <w:autoSpaceDN/>
        <w:adjustRightInd/>
        <w:ind w:left="0" w:firstLine="0"/>
        <w:rPr>
          <w:highlight w:val="yellow"/>
        </w:rPr>
      </w:pPr>
      <w:r w:rsidRPr="00F74241">
        <w:rPr>
          <w:highlight w:val="yellow"/>
        </w:rPr>
        <w:t>Set the</w:t>
      </w:r>
      <w:r w:rsidRPr="00F74241">
        <w:rPr>
          <w:color w:val="222222"/>
          <w:highlight w:val="yellow"/>
          <w:shd w:val="clear" w:color="auto" w:fill="FFFFFF"/>
        </w:rPr>
        <w:t xml:space="preserve"> desired file duration, the pathway, and file name, and then click on the “</w:t>
      </w:r>
      <w:r w:rsidRPr="00146C2C">
        <w:rPr>
          <w:b/>
          <w:bCs/>
          <w:color w:val="222222"/>
          <w:highlight w:val="yellow"/>
          <w:shd w:val="clear" w:color="auto" w:fill="FFFFFF"/>
        </w:rPr>
        <w:t>Take Data</w:t>
      </w:r>
      <w:r w:rsidRPr="00F74241">
        <w:rPr>
          <w:color w:val="222222"/>
          <w:highlight w:val="yellow"/>
          <w:shd w:val="clear" w:color="auto" w:fill="FFFFFF"/>
        </w:rPr>
        <w:t>” button in the imaging software to acquire</w:t>
      </w:r>
      <w:r w:rsidR="00090E5B" w:rsidRPr="000B399E">
        <w:rPr>
          <w:highlight w:val="yellow"/>
        </w:rPr>
        <w:t xml:space="preserve"> files up to the capacity of the computer’s available RAM.</w:t>
      </w:r>
      <w:r w:rsidR="007D5B52" w:rsidRPr="000B399E">
        <w:rPr>
          <w:highlight w:val="yellow"/>
        </w:rPr>
        <w:t xml:space="preserve"> </w:t>
      </w:r>
      <w:r w:rsidR="00090E5B" w:rsidRPr="000B399E">
        <w:rPr>
          <w:highlight w:val="yellow"/>
        </w:rPr>
        <w:t>Remain still during the optical recording, as small vibrations can introduce large artifacts into the optical recording data.</w:t>
      </w:r>
      <w:r w:rsidR="00090E5B" w:rsidRPr="00F74241">
        <w:rPr>
          <w:highlight w:val="yellow"/>
        </w:rPr>
        <w:t xml:space="preserve"> </w:t>
      </w:r>
    </w:p>
    <w:p w14:paraId="6DEFBE2C" w14:textId="77777777" w:rsidR="00090E5B" w:rsidRPr="00326963" w:rsidRDefault="00090E5B" w:rsidP="00F74241">
      <w:pPr>
        <w:pStyle w:val="ListParagraph"/>
        <w:ind w:left="0"/>
      </w:pPr>
    </w:p>
    <w:p w14:paraId="215FA17C" w14:textId="2C1BB44A" w:rsidR="00090E5B" w:rsidRPr="00326963" w:rsidRDefault="00090E5B" w:rsidP="00F74241">
      <w:r w:rsidRPr="00326963">
        <w:t>NOTE: For acquisitions that would exceed the computer’s available RAM, a custom</w:t>
      </w:r>
      <w:r w:rsidR="00DF04F7" w:rsidRPr="00326963">
        <w:t>-made</w:t>
      </w:r>
      <w:r w:rsidRPr="00326963">
        <w:t xml:space="preserve"> C++ acquisition program </w:t>
      </w:r>
      <w:r w:rsidR="00DF04F7" w:rsidRPr="00326963">
        <w:t>is available through</w:t>
      </w:r>
      <w:r w:rsidRPr="00326963">
        <w:t xml:space="preserve"> Dr. Jian-young Wu of Georgetown University</w:t>
      </w:r>
      <w:r w:rsidRPr="00326963">
        <w:rPr>
          <w:color w:val="000000" w:themeColor="text1"/>
        </w:rPr>
        <w:t xml:space="preserve">. </w:t>
      </w:r>
      <w:r w:rsidRPr="00326963">
        <w:t xml:space="preserve"> </w:t>
      </w:r>
    </w:p>
    <w:p w14:paraId="6CC2E37E" w14:textId="77777777" w:rsidR="00090E5B" w:rsidRPr="00326963" w:rsidRDefault="00090E5B" w:rsidP="00F74241">
      <w:pPr>
        <w:pStyle w:val="ListParagraph"/>
        <w:ind w:left="0"/>
      </w:pPr>
    </w:p>
    <w:p w14:paraId="3AA88933" w14:textId="37DAF949" w:rsidR="00954274" w:rsidRPr="000B399E" w:rsidRDefault="00090E5B" w:rsidP="00F74241">
      <w:pPr>
        <w:pStyle w:val="ListParagraph"/>
        <w:widowControl/>
        <w:numPr>
          <w:ilvl w:val="1"/>
          <w:numId w:val="29"/>
        </w:numPr>
        <w:autoSpaceDE/>
        <w:autoSpaceDN/>
        <w:adjustRightInd/>
        <w:ind w:left="0" w:firstLine="0"/>
        <w:rPr>
          <w:highlight w:val="yellow"/>
        </w:rPr>
      </w:pPr>
      <w:r w:rsidRPr="000B399E">
        <w:rPr>
          <w:highlight w:val="yellow"/>
        </w:rPr>
        <w:t xml:space="preserve">To view data immediately after acquisition, use the </w:t>
      </w:r>
      <w:r w:rsidRPr="00146C2C">
        <w:rPr>
          <w:b/>
          <w:bCs/>
          <w:highlight w:val="yellow"/>
        </w:rPr>
        <w:t>Superimpose</w:t>
      </w:r>
      <w:r w:rsidRPr="000B399E">
        <w:rPr>
          <w:highlight w:val="yellow"/>
        </w:rPr>
        <w:t xml:space="preserve"> function in </w:t>
      </w:r>
      <w:r w:rsidR="00F86406" w:rsidRPr="000B399E">
        <w:rPr>
          <w:highlight w:val="yellow"/>
        </w:rPr>
        <w:t xml:space="preserve">the imaging software </w:t>
      </w:r>
      <w:r w:rsidRPr="000B399E">
        <w:rPr>
          <w:highlight w:val="yellow"/>
        </w:rPr>
        <w:t xml:space="preserve">to superimpose the data collected by all 464 diodes over the </w:t>
      </w:r>
      <w:r w:rsidR="00676E03" w:rsidRPr="000B399E">
        <w:rPr>
          <w:highlight w:val="yellow"/>
        </w:rPr>
        <w:t>image of the ganglion t</w:t>
      </w:r>
      <w:r w:rsidRPr="000B399E">
        <w:rPr>
          <w:highlight w:val="yellow"/>
        </w:rPr>
        <w:t>aken earlier of the preparation</w:t>
      </w:r>
      <w:r w:rsidR="000C11DF">
        <w:rPr>
          <w:highlight w:val="yellow"/>
        </w:rPr>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rPr>
          <w:highlight w:val="yellow"/>
        </w:rPr>
        <w:instrText xml:space="preserve"> ADDIN EN.CITE </w:instrText>
      </w:r>
      <w:r w:rsidR="000C11DF">
        <w:rPr>
          <w:highlight w:val="yellow"/>
        </w:rPr>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rPr>
          <w:highlight w:val="yellow"/>
        </w:rPr>
        <w:instrText xml:space="preserve"> ADDIN EN.CITE.DATA </w:instrText>
      </w:r>
      <w:r w:rsidR="000C11DF">
        <w:rPr>
          <w:highlight w:val="yellow"/>
        </w:rPr>
      </w:r>
      <w:r w:rsidR="000C11DF">
        <w:rPr>
          <w:highlight w:val="yellow"/>
        </w:rPr>
        <w:fldChar w:fldCharType="end"/>
      </w:r>
      <w:r w:rsidR="000C11DF">
        <w:rPr>
          <w:highlight w:val="yellow"/>
        </w:rPr>
      </w:r>
      <w:r w:rsidR="000C11DF">
        <w:rPr>
          <w:highlight w:val="yellow"/>
        </w:rPr>
        <w:fldChar w:fldCharType="separate"/>
      </w:r>
      <w:r w:rsidR="000C11DF" w:rsidRPr="000C11DF">
        <w:rPr>
          <w:noProof/>
          <w:highlight w:val="yellow"/>
          <w:vertAlign w:val="superscript"/>
        </w:rPr>
        <w:t>7</w:t>
      </w:r>
      <w:r w:rsidR="000C11DF">
        <w:rPr>
          <w:highlight w:val="yellow"/>
        </w:rPr>
        <w:fldChar w:fldCharType="end"/>
      </w:r>
      <w:r w:rsidRPr="000B399E">
        <w:rPr>
          <w:highlight w:val="yellow"/>
        </w:rPr>
        <w:t>.</w:t>
      </w:r>
      <w:r w:rsidR="00146C2C">
        <w:rPr>
          <w:highlight w:val="yellow"/>
        </w:rPr>
        <w:t xml:space="preserve"> </w:t>
      </w:r>
      <w:r w:rsidR="00954274" w:rsidRPr="000B399E">
        <w:rPr>
          <w:highlight w:val="yellow"/>
        </w:rPr>
        <w:t xml:space="preserve">Click on any of the diodes represented in the software to expand what they recorded on a separate trace screen.  </w:t>
      </w:r>
    </w:p>
    <w:p w14:paraId="42864281" w14:textId="77777777" w:rsidR="00954274" w:rsidRPr="000B399E" w:rsidRDefault="00954274" w:rsidP="00F74241">
      <w:pPr>
        <w:pStyle w:val="ListParagraph"/>
        <w:widowControl/>
        <w:autoSpaceDE/>
        <w:autoSpaceDN/>
        <w:adjustRightInd/>
        <w:ind w:left="0"/>
        <w:rPr>
          <w:highlight w:val="yellow"/>
        </w:rPr>
      </w:pPr>
    </w:p>
    <w:p w14:paraId="0B9E43A0" w14:textId="144E310D" w:rsidR="00090E5B" w:rsidRPr="000B399E" w:rsidRDefault="00954274" w:rsidP="00F74241">
      <w:pPr>
        <w:pStyle w:val="ListParagraph"/>
        <w:widowControl/>
        <w:numPr>
          <w:ilvl w:val="2"/>
          <w:numId w:val="29"/>
        </w:numPr>
        <w:autoSpaceDE/>
        <w:autoSpaceDN/>
        <w:adjustRightInd/>
        <w:ind w:left="0" w:firstLine="0"/>
        <w:rPr>
          <w:highlight w:val="yellow"/>
        </w:rPr>
      </w:pPr>
      <w:r w:rsidRPr="000B399E">
        <w:rPr>
          <w:highlight w:val="yellow"/>
        </w:rPr>
        <w:t>Achieve e</w:t>
      </w:r>
      <w:r w:rsidR="00090E5B" w:rsidRPr="000B399E">
        <w:rPr>
          <w:highlight w:val="yellow"/>
        </w:rPr>
        <w:t xml:space="preserve">xact alignment of the diodes </w:t>
      </w:r>
      <w:r w:rsidRPr="000B399E">
        <w:rPr>
          <w:highlight w:val="yellow"/>
        </w:rPr>
        <w:t>with respect to</w:t>
      </w:r>
      <w:r w:rsidR="00090E5B" w:rsidRPr="000B399E">
        <w:rPr>
          <w:highlight w:val="yellow"/>
        </w:rPr>
        <w:t xml:space="preserve"> the preparation by entering the x, y</w:t>
      </w:r>
      <w:r w:rsidR="007D5B52" w:rsidRPr="000B399E">
        <w:rPr>
          <w:highlight w:val="yellow"/>
        </w:rPr>
        <w:t>,</w:t>
      </w:r>
      <w:r w:rsidR="00090E5B" w:rsidRPr="000B399E">
        <w:rPr>
          <w:highlight w:val="yellow"/>
        </w:rPr>
        <w:t xml:space="preserve"> and magnification factors </w:t>
      </w:r>
      <w:r w:rsidR="00146C2C">
        <w:rPr>
          <w:highlight w:val="yellow"/>
        </w:rPr>
        <w:t>as</w:t>
      </w:r>
      <w:r w:rsidR="004A15C4">
        <w:rPr>
          <w:highlight w:val="yellow"/>
        </w:rPr>
        <w:t xml:space="preserve"> previously</w:t>
      </w:r>
      <w:r w:rsidR="00146C2C">
        <w:rPr>
          <w:highlight w:val="yellow"/>
        </w:rPr>
        <w:t xml:space="preserve"> </w:t>
      </w:r>
      <w:r w:rsidR="00090E5B" w:rsidRPr="000B399E">
        <w:rPr>
          <w:highlight w:val="yellow"/>
        </w:rPr>
        <w:t xml:space="preserve">determined by the pinhole test. </w:t>
      </w:r>
    </w:p>
    <w:p w14:paraId="51950580" w14:textId="77777777" w:rsidR="00090E5B" w:rsidRPr="000B399E" w:rsidRDefault="00090E5B" w:rsidP="00F74241">
      <w:pPr>
        <w:pStyle w:val="ListParagraph"/>
        <w:ind w:left="0"/>
        <w:rPr>
          <w:highlight w:val="yellow"/>
        </w:rPr>
      </w:pPr>
    </w:p>
    <w:p w14:paraId="5D00D810" w14:textId="67C70736" w:rsidR="00090E5B" w:rsidRPr="00F74241" w:rsidRDefault="00090E5B" w:rsidP="00F74241">
      <w:pPr>
        <w:pStyle w:val="ListParagraph"/>
        <w:widowControl/>
        <w:numPr>
          <w:ilvl w:val="2"/>
          <w:numId w:val="29"/>
        </w:numPr>
        <w:autoSpaceDE/>
        <w:autoSpaceDN/>
        <w:adjustRightInd/>
        <w:ind w:left="0" w:firstLine="0"/>
        <w:rPr>
          <w:highlight w:val="yellow"/>
        </w:rPr>
      </w:pPr>
      <w:r w:rsidRPr="000B399E">
        <w:rPr>
          <w:highlight w:val="yellow"/>
        </w:rPr>
        <w:t>To maximize action potential visibility</w:t>
      </w:r>
      <w:r w:rsidR="00FA0A0C" w:rsidRPr="000B399E">
        <w:rPr>
          <w:highlight w:val="yellow"/>
        </w:rPr>
        <w:t xml:space="preserve"> and improve the neuron yield for</w:t>
      </w:r>
      <w:r w:rsidR="007D5B52" w:rsidRPr="000B399E">
        <w:rPr>
          <w:highlight w:val="yellow"/>
        </w:rPr>
        <w:t xml:space="preserve"> subsequen</w:t>
      </w:r>
      <w:r w:rsidR="003E121C" w:rsidRPr="000B399E">
        <w:rPr>
          <w:highlight w:val="yellow"/>
        </w:rPr>
        <w:t>t</w:t>
      </w:r>
      <w:r w:rsidR="00FA0A0C" w:rsidRPr="000B399E">
        <w:rPr>
          <w:highlight w:val="yellow"/>
        </w:rPr>
        <w:t xml:space="preserve"> spike-sorting</w:t>
      </w:r>
      <w:r w:rsidR="000C11DF">
        <w:rPr>
          <w:highlight w:val="yellow"/>
        </w:rPr>
        <w:fldChar w:fldCharType="begin"/>
      </w:r>
      <w:r w:rsidR="000C11DF">
        <w:rPr>
          <w:highlight w:val="yellow"/>
        </w:rPr>
        <w:instrText xml:space="preserve"> ADDIN EN.CITE &lt;EndNote&gt;&lt;Cite&gt;&lt;Author&gt;Hill&lt;/Author&gt;&lt;Year&gt;2012&lt;/Year&gt;&lt;RecNum&gt;4258&lt;/RecNum&gt;&lt;DisplayText&gt;&lt;style face="superscript"&gt;14&lt;/style&gt;&lt;/DisplayText&gt;&lt;record&gt;&lt;rec-number&gt;4258&lt;/rec-number&gt;&lt;foreign-keys&gt;&lt;key app="EN" db-id="evt0wwdv8t9peaefxe35xfwa2wtxxfte0dvt" timestamp="0"&gt;4258&lt;/key&gt;&lt;/foreign-keys&gt;&lt;ref-type name="Book Section"&gt;5&lt;/ref-type&gt;&lt;contributors&gt;&lt;authors&gt;&lt;author&gt;Hill, E.S.&lt;/author&gt;&lt;author&gt;Bruno, A.M.&lt;/author&gt;&lt;author&gt;Vasireddi, S.K.&lt;/author&gt;&lt;author&gt;Frost, W. N.&lt;/author&gt;&lt;/authors&gt;&lt;secondary-authors&gt;&lt;author&gt;Ganesh, N.&lt;/author&gt;&lt;/secondary-authors&gt;&lt;/contributors&gt;&lt;titles&gt;&lt;title&gt;ICA applied to VSD imaging of invertbrate neuronal networks.&lt;/title&gt;&lt;secondary-title&gt;Independent Component Analysis for Audio and Biosignal applications.&lt;/secondary-title&gt;&lt;/titles&gt;&lt;pages&gt;235-246&lt;/pages&gt;&lt;section&gt;12&lt;/section&gt;&lt;dates&gt;&lt;year&gt;2012&lt;/year&gt;&lt;/dates&gt;&lt;publisher&gt;InTech&lt;/publisher&gt;&lt;urls&gt;&lt;/urls&gt;&lt;/record&gt;&lt;/Cite&gt;&lt;/EndNote&gt;</w:instrText>
      </w:r>
      <w:r w:rsidR="000C11DF">
        <w:rPr>
          <w:highlight w:val="yellow"/>
        </w:rPr>
        <w:fldChar w:fldCharType="separate"/>
      </w:r>
      <w:r w:rsidR="000C11DF" w:rsidRPr="000C11DF">
        <w:rPr>
          <w:noProof/>
          <w:highlight w:val="yellow"/>
          <w:vertAlign w:val="superscript"/>
        </w:rPr>
        <w:t>14</w:t>
      </w:r>
      <w:r w:rsidR="000C11DF">
        <w:rPr>
          <w:highlight w:val="yellow"/>
        </w:rPr>
        <w:fldChar w:fldCharType="end"/>
      </w:r>
      <w:r w:rsidRPr="000B399E">
        <w:rPr>
          <w:highlight w:val="yellow"/>
        </w:rPr>
        <w:t xml:space="preserve">, </w:t>
      </w:r>
      <w:r w:rsidR="00967265" w:rsidRPr="000B399E">
        <w:rPr>
          <w:highlight w:val="yellow"/>
        </w:rPr>
        <w:t xml:space="preserve">impose </w:t>
      </w:r>
      <w:r w:rsidRPr="000B399E">
        <w:rPr>
          <w:highlight w:val="yellow"/>
        </w:rPr>
        <w:t>a bandpass Butterworth filter with 5 Hz and 100 Hz cutoffs to remove both low- and high-frequency noise</w:t>
      </w:r>
      <w:r w:rsidR="00A92FCB" w:rsidRPr="000B399E">
        <w:rPr>
          <w:highlight w:val="yellow"/>
        </w:rPr>
        <w:t>.</w:t>
      </w:r>
    </w:p>
    <w:p w14:paraId="046DD27B" w14:textId="77777777" w:rsidR="00090E5B" w:rsidRPr="00326963" w:rsidRDefault="00090E5B" w:rsidP="00F74241">
      <w:pPr>
        <w:pStyle w:val="ListParagraph"/>
        <w:ind w:left="0"/>
      </w:pPr>
    </w:p>
    <w:p w14:paraId="73AE4A37" w14:textId="680E993C" w:rsidR="00A92FCB" w:rsidRPr="00F74241" w:rsidRDefault="00A92FCB" w:rsidP="00F74241">
      <w:pPr>
        <w:pStyle w:val="ListParagraph"/>
        <w:widowControl/>
        <w:numPr>
          <w:ilvl w:val="2"/>
          <w:numId w:val="29"/>
        </w:numPr>
        <w:autoSpaceDE/>
        <w:autoSpaceDN/>
        <w:adjustRightInd/>
        <w:ind w:left="0" w:firstLine="0"/>
        <w:rPr>
          <w:highlight w:val="yellow"/>
        </w:rPr>
      </w:pPr>
      <w:r w:rsidRPr="00F74241">
        <w:rPr>
          <w:color w:val="222222"/>
          <w:highlight w:val="yellow"/>
          <w:shd w:val="clear" w:color="auto" w:fill="FFFFFF"/>
        </w:rPr>
        <w:t>To save filtered optical data as a text file for further analysis in a</w:t>
      </w:r>
      <w:r w:rsidRPr="00F74241">
        <w:rPr>
          <w:highlight w:val="yellow"/>
        </w:rPr>
        <w:t xml:space="preserve"> scientific computing platform</w:t>
      </w:r>
      <w:r w:rsidRPr="00F74241">
        <w:rPr>
          <w:color w:val="222222"/>
          <w:highlight w:val="yellow"/>
          <w:shd w:val="clear" w:color="auto" w:fill="FFFFFF"/>
        </w:rPr>
        <w:t>, first select the “</w:t>
      </w:r>
      <w:r w:rsidRPr="00146C2C">
        <w:rPr>
          <w:b/>
          <w:bCs/>
          <w:color w:val="222222"/>
          <w:highlight w:val="yellow"/>
          <w:shd w:val="clear" w:color="auto" w:fill="FFFFFF"/>
        </w:rPr>
        <w:t>TP filter</w:t>
      </w:r>
      <w:r w:rsidRPr="00F74241">
        <w:rPr>
          <w:color w:val="222222"/>
          <w:highlight w:val="yellow"/>
          <w:shd w:val="clear" w:color="auto" w:fill="FFFFFF"/>
        </w:rPr>
        <w:t>” box just under the “</w:t>
      </w:r>
      <w:r w:rsidRPr="00146C2C">
        <w:rPr>
          <w:b/>
          <w:bCs/>
          <w:color w:val="222222"/>
          <w:highlight w:val="yellow"/>
          <w:shd w:val="clear" w:color="auto" w:fill="FFFFFF"/>
        </w:rPr>
        <w:t>Page</w:t>
      </w:r>
      <w:r w:rsidRPr="00F74241">
        <w:rPr>
          <w:color w:val="222222"/>
          <w:highlight w:val="yellow"/>
          <w:shd w:val="clear" w:color="auto" w:fill="FFFFFF"/>
        </w:rPr>
        <w:t xml:space="preserve">” screen in the imaging software.  </w:t>
      </w:r>
      <w:r w:rsidR="002B36B8" w:rsidRPr="00F74241">
        <w:rPr>
          <w:color w:val="222222"/>
          <w:highlight w:val="yellow"/>
          <w:shd w:val="clear" w:color="auto" w:fill="FFFFFF"/>
        </w:rPr>
        <w:t>Then,</w:t>
      </w:r>
      <w:r w:rsidRPr="00F74241">
        <w:rPr>
          <w:color w:val="222222"/>
          <w:highlight w:val="yellow"/>
          <w:shd w:val="clear" w:color="auto" w:fill="FFFFFF"/>
        </w:rPr>
        <w:t xml:space="preserve"> select “</w:t>
      </w:r>
      <w:r w:rsidRPr="00146C2C">
        <w:rPr>
          <w:b/>
          <w:bCs/>
          <w:color w:val="222222"/>
          <w:highlight w:val="yellow"/>
          <w:shd w:val="clear" w:color="auto" w:fill="FFFFFF"/>
        </w:rPr>
        <w:t>Save Page as ASCII</w:t>
      </w:r>
      <w:r w:rsidRPr="00F74241">
        <w:rPr>
          <w:color w:val="222222"/>
          <w:highlight w:val="yellow"/>
          <w:shd w:val="clear" w:color="auto" w:fill="FFFFFF"/>
        </w:rPr>
        <w:t>”</w:t>
      </w:r>
      <w:r w:rsidR="002B36B8" w:rsidRPr="00F74241">
        <w:rPr>
          <w:color w:val="222222"/>
          <w:highlight w:val="yellow"/>
          <w:shd w:val="clear" w:color="auto" w:fill="FFFFFF"/>
        </w:rPr>
        <w:t xml:space="preserve"> from the “</w:t>
      </w:r>
      <w:r w:rsidR="002B36B8" w:rsidRPr="00146C2C">
        <w:rPr>
          <w:b/>
          <w:bCs/>
          <w:color w:val="222222"/>
          <w:highlight w:val="yellow"/>
          <w:shd w:val="clear" w:color="auto" w:fill="FFFFFF"/>
        </w:rPr>
        <w:t>Output</w:t>
      </w:r>
      <w:r w:rsidR="002B36B8" w:rsidRPr="00F74241">
        <w:rPr>
          <w:color w:val="222222"/>
          <w:highlight w:val="yellow"/>
          <w:shd w:val="clear" w:color="auto" w:fill="FFFFFF"/>
        </w:rPr>
        <w:t>” tab</w:t>
      </w:r>
      <w:r w:rsidR="00146C2C">
        <w:rPr>
          <w:color w:val="222222"/>
          <w:highlight w:val="yellow"/>
          <w:shd w:val="clear" w:color="auto" w:fill="FFFFFF"/>
        </w:rPr>
        <w:t xml:space="preserve"> </w:t>
      </w:r>
      <w:r w:rsidRPr="00F74241">
        <w:rPr>
          <w:color w:val="222222"/>
          <w:highlight w:val="yellow"/>
          <w:shd w:val="clear" w:color="auto" w:fill="FFFFFF"/>
        </w:rPr>
        <w:t xml:space="preserve">and enter </w:t>
      </w:r>
      <w:r w:rsidR="002B36B8" w:rsidRPr="00F74241">
        <w:rPr>
          <w:color w:val="222222"/>
          <w:highlight w:val="yellow"/>
          <w:shd w:val="clear" w:color="auto" w:fill="FFFFFF"/>
        </w:rPr>
        <w:t>the desired</w:t>
      </w:r>
      <w:r w:rsidRPr="00F74241">
        <w:rPr>
          <w:color w:val="222222"/>
          <w:highlight w:val="yellow"/>
          <w:shd w:val="clear" w:color="auto" w:fill="FFFFFF"/>
        </w:rPr>
        <w:t xml:space="preserve"> filename into the dialog box that appears.</w:t>
      </w:r>
      <w:r w:rsidRPr="00F74241">
        <w:rPr>
          <w:rFonts w:ascii="Times New Roman" w:hAnsi="Times New Roman" w:cs="Times New Roman"/>
          <w:color w:val="222222"/>
          <w:highlight w:val="yellow"/>
          <w:shd w:val="clear" w:color="auto" w:fill="FFFFFF"/>
        </w:rPr>
        <w:t xml:space="preserve">  </w:t>
      </w:r>
    </w:p>
    <w:bookmarkEnd w:id="0"/>
    <w:p w14:paraId="496AB0B4" w14:textId="77777777" w:rsidR="001C1E49" w:rsidRPr="00F74241" w:rsidRDefault="001C1E49" w:rsidP="00F74241"/>
    <w:p w14:paraId="24B724E7" w14:textId="2DF9EDE6" w:rsidR="00A8349F" w:rsidRPr="00146C2C" w:rsidRDefault="006305D7" w:rsidP="00146C2C">
      <w:pPr>
        <w:pStyle w:val="NormalWeb"/>
        <w:spacing w:before="0" w:beforeAutospacing="0" w:after="0" w:afterAutospacing="0"/>
        <w:rPr>
          <w:color w:val="808080"/>
        </w:rPr>
      </w:pPr>
      <w:r w:rsidRPr="00F74241">
        <w:rPr>
          <w:b/>
        </w:rPr>
        <w:t>REPRESENTATIVE RESULTS</w:t>
      </w:r>
      <w:r w:rsidR="00EF1462" w:rsidRPr="00F74241">
        <w:rPr>
          <w:b/>
        </w:rPr>
        <w:t xml:space="preserve">: </w:t>
      </w:r>
    </w:p>
    <w:p w14:paraId="222C135B" w14:textId="77777777" w:rsidR="00146C2C" w:rsidRPr="00146C2C" w:rsidRDefault="00A8349F" w:rsidP="00F74241">
      <w:proofErr w:type="spellStart"/>
      <w:r w:rsidRPr="00146C2C">
        <w:rPr>
          <w:b/>
          <w:bCs/>
          <w:i/>
        </w:rPr>
        <w:t>Tritonia</w:t>
      </w:r>
      <w:proofErr w:type="spellEnd"/>
      <w:r w:rsidRPr="00146C2C">
        <w:t xml:space="preserve">  </w:t>
      </w:r>
    </w:p>
    <w:p w14:paraId="684F92BD" w14:textId="081E18FF" w:rsidR="00A8349F" w:rsidRPr="00326963" w:rsidRDefault="00A8349F" w:rsidP="00F74241">
      <w:r w:rsidRPr="00326963">
        <w:t xml:space="preserve">Skin contact with its </w:t>
      </w:r>
      <w:proofErr w:type="spellStart"/>
      <w:r w:rsidRPr="00326963">
        <w:t>seastar</w:t>
      </w:r>
      <w:proofErr w:type="spellEnd"/>
      <w:r w:rsidRPr="00326963">
        <w:t xml:space="preserve"> predator triggers </w:t>
      </w:r>
      <w:proofErr w:type="spellStart"/>
      <w:r w:rsidRPr="00326963">
        <w:rPr>
          <w:i/>
        </w:rPr>
        <w:t>Tritonia</w:t>
      </w:r>
      <w:proofErr w:type="spellEnd"/>
      <w:r w:rsidR="009E4B50" w:rsidRPr="00326963">
        <w:rPr>
          <w:i/>
        </w:rPr>
        <w:t xml:space="preserve"> </w:t>
      </w:r>
      <w:proofErr w:type="spellStart"/>
      <w:r w:rsidR="009E4B50" w:rsidRPr="00326963">
        <w:rPr>
          <w:i/>
        </w:rPr>
        <w:t>diomedea</w:t>
      </w:r>
      <w:r w:rsidRPr="00326963">
        <w:rPr>
          <w:i/>
        </w:rPr>
        <w:t>’s</w:t>
      </w:r>
      <w:proofErr w:type="spellEnd"/>
      <w:r w:rsidRPr="00326963">
        <w:t xml:space="preserve"> escape swim, consisting of a rhythmic series of whole-body flexions that propel it away to safety (</w:t>
      </w:r>
      <w:r w:rsidRPr="00326963">
        <w:rPr>
          <w:b/>
        </w:rPr>
        <w:t>Figure 3A</w:t>
      </w:r>
      <w:r w:rsidRPr="00326963">
        <w:t xml:space="preserve">). In isolated brain preparations, a brief stimulus to pedal nerve 3 (PdN3) elicits the rhythmic swim motor program </w:t>
      </w:r>
      <w:r w:rsidRPr="00326963">
        <w:lastRenderedPageBreak/>
        <w:t>(SMP) for this behavior, which is readily recognizable in optical recordings</w:t>
      </w:r>
      <w:r w:rsidR="001429EC" w:rsidRPr="00326963">
        <w:t xml:space="preserve"> from the pedal ganglia</w:t>
      </w:r>
      <w:r w:rsidRPr="00326963">
        <w:t xml:space="preserve">.  </w:t>
      </w:r>
      <w:r w:rsidRPr="00326963">
        <w:rPr>
          <w:b/>
          <w:bCs/>
        </w:rPr>
        <w:t xml:space="preserve">Figure 3B </w:t>
      </w:r>
      <w:r w:rsidRPr="00326963">
        <w:t>depicts the layout of a</w:t>
      </w:r>
      <w:r w:rsidRPr="00326963">
        <w:rPr>
          <w:b/>
          <w:bCs/>
        </w:rPr>
        <w:t xml:space="preserve"> </w:t>
      </w:r>
      <w:r w:rsidRPr="00326963">
        <w:t xml:space="preserve">VSD imaging experiment designed to record the firing activity of neurons on the dorsal surface of the left </w:t>
      </w:r>
      <w:proofErr w:type="spellStart"/>
      <w:r w:rsidRPr="00326963">
        <w:rPr>
          <w:i/>
        </w:rPr>
        <w:t>Tritonia</w:t>
      </w:r>
      <w:proofErr w:type="spellEnd"/>
      <w:r w:rsidRPr="00326963">
        <w:rPr>
          <w:i/>
        </w:rPr>
        <w:t xml:space="preserve"> </w:t>
      </w:r>
      <w:r w:rsidRPr="00326963">
        <w:t xml:space="preserve">pedal ganglion, over which the PDA </w:t>
      </w:r>
      <w:r w:rsidR="003631A3" w:rsidRPr="00326963">
        <w:t>wa</w:t>
      </w:r>
      <w:r w:rsidRPr="00326963">
        <w:t>s positioned, as a stimulus to the contralateral (right) PdN3 elicits the SMP.</w:t>
      </w:r>
      <w:r w:rsidR="00146C2C">
        <w:t xml:space="preserve"> </w:t>
      </w:r>
      <w:r w:rsidRPr="00326963">
        <w:t xml:space="preserve">Raw and filtered data (bandpass Butterworth filter, 5 and 100 Hz cutoffs) from 20 diodes recording activity before, during and after stimulation of PdN3 are shown in </w:t>
      </w:r>
      <w:r w:rsidRPr="00326963">
        <w:rPr>
          <w:b/>
        </w:rPr>
        <w:t>Figures 3</w:t>
      </w:r>
      <w:proofErr w:type="gramStart"/>
      <w:r w:rsidRPr="00326963">
        <w:rPr>
          <w:b/>
        </w:rPr>
        <w:t>C</w:t>
      </w:r>
      <w:r w:rsidR="00146C2C" w:rsidRPr="00146C2C">
        <w:rPr>
          <w:b/>
        </w:rPr>
        <w:t>,</w:t>
      </w:r>
      <w:r w:rsidRPr="00326963">
        <w:rPr>
          <w:b/>
        </w:rPr>
        <w:t>D</w:t>
      </w:r>
      <w:proofErr w:type="gramEnd"/>
      <w:r w:rsidRPr="00326963">
        <w:rPr>
          <w:bCs/>
        </w:rPr>
        <w:t xml:space="preserve"> respectively.</w:t>
      </w:r>
      <w:r w:rsidR="00146C2C">
        <w:rPr>
          <w:bCs/>
        </w:rPr>
        <w:t xml:space="preserve"> </w:t>
      </w:r>
      <w:r w:rsidRPr="00326963">
        <w:rPr>
          <w:bCs/>
        </w:rPr>
        <w:t>T</w:t>
      </w:r>
      <w:r w:rsidRPr="00326963">
        <w:t xml:space="preserve">he </w:t>
      </w:r>
      <w:r w:rsidR="00D50451" w:rsidRPr="00326963">
        <w:t xml:space="preserve">nerve </w:t>
      </w:r>
      <w:r w:rsidRPr="00326963">
        <w:t>stimulus was delivered 20 s into the 2 min file.</w:t>
      </w:r>
      <w:r w:rsidR="00146C2C">
        <w:t xml:space="preserve"> </w:t>
      </w:r>
      <w:r w:rsidRPr="00326963">
        <w:t xml:space="preserve">Immediately after acquisition, the signals measured by all 464 diodes of the recording array can be topographically displayed over an image of the preparation in </w:t>
      </w:r>
      <w:r w:rsidR="009251B6" w:rsidRPr="00326963">
        <w:t xml:space="preserve">the imaging software </w:t>
      </w:r>
      <w:r w:rsidRPr="00326963">
        <w:t>(</w:t>
      </w:r>
      <w:r w:rsidRPr="00326963">
        <w:rPr>
          <w:b/>
          <w:bCs/>
        </w:rPr>
        <w:t>Figure 3E</w:t>
      </w:r>
      <w:r w:rsidRPr="00326963">
        <w:t>).</w:t>
      </w:r>
      <w:r w:rsidR="00146C2C">
        <w:t xml:space="preserve"> </w:t>
      </w:r>
      <w:r w:rsidR="004C50E3" w:rsidRPr="00326963">
        <w:t>At this point, many traces contain spikes recorded redundantly from the same neurons, and some traces contain spikes from more than one neuron.</w:t>
      </w:r>
      <w:r w:rsidR="00146C2C">
        <w:t xml:space="preserve"> </w:t>
      </w:r>
      <w:r w:rsidRPr="00326963">
        <w:rPr>
          <w:bCs/>
        </w:rPr>
        <w:t>Spike-sorting</w:t>
      </w:r>
      <w:r w:rsidRPr="00326963">
        <w:rPr>
          <w:b/>
          <w:bCs/>
        </w:rPr>
        <w:t xml:space="preserve"> </w:t>
      </w:r>
      <w:r w:rsidRPr="00326963">
        <w:t xml:space="preserve">the </w:t>
      </w:r>
      <w:r w:rsidR="00F305EE" w:rsidRPr="00326963">
        <w:t xml:space="preserve">filtered </w:t>
      </w:r>
      <w:r w:rsidRPr="00326963">
        <w:t xml:space="preserve">diode traces with ICA yielded 53 unique neuronal traces, 30 of which are shown in </w:t>
      </w:r>
      <w:r w:rsidRPr="00326963">
        <w:rPr>
          <w:b/>
          <w:bCs/>
        </w:rPr>
        <w:t>Figure 3F</w:t>
      </w:r>
      <w:r w:rsidRPr="00326963">
        <w:t>.</w:t>
      </w:r>
      <w:r w:rsidR="00146C2C">
        <w:t xml:space="preserve"> </w:t>
      </w:r>
      <w:r w:rsidRPr="00326963">
        <w:t xml:space="preserve">The kinetics of individual spikes can be appreciated in </w:t>
      </w:r>
      <w:r w:rsidRPr="00326963">
        <w:rPr>
          <w:b/>
          <w:bCs/>
        </w:rPr>
        <w:t>Figure 3G</w:t>
      </w:r>
      <w:r w:rsidRPr="00326963">
        <w:t xml:space="preserve">, which expands an excerpt of four traces from </w:t>
      </w:r>
      <w:r w:rsidRPr="00326963">
        <w:rPr>
          <w:b/>
          <w:bCs/>
        </w:rPr>
        <w:t xml:space="preserve">Figure 3F </w:t>
      </w:r>
      <w:r w:rsidRPr="00326963">
        <w:t xml:space="preserve">(red box); the accuracy of the ICA spike-sorting algorithm was previously verified using simultaneous sharp electrode recordings, which showed that all spikes in the sorted traces </w:t>
      </w:r>
      <w:r w:rsidR="00F305EE" w:rsidRPr="00326963">
        <w:t xml:space="preserve">correspond to intracellularly recorded spikes </w:t>
      </w:r>
      <w:r w:rsidRPr="00326963">
        <w:t>from individual neurons</w:t>
      </w:r>
      <w:r w:rsidR="000C11DF">
        <w:fldChar w:fldCharType="begin">
          <w:fldData xml:space="preserve">PEVuZE5vdGU+PENpdGU+PEF1dGhvcj5IaWxsPC9BdXRob3I+PFllYXI+MjAxMDwvWWVhcj48UmVj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</w:fldData>
        </w:fldChar>
      </w:r>
      <w:r w:rsidR="000C11DF">
        <w:instrText xml:space="preserve"> ADDIN EN.CITE </w:instrText>
      </w:r>
      <w:r w:rsidR="000C11DF">
        <w:fldChar w:fldCharType="begin">
          <w:fldData xml:space="preserve">PEVuZE5vdGU+PENpdGU+PEF1dGhvcj5IaWxsPC9BdXRob3I+PFllYXI+MjAxMDwvWWVhcj48UmVj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</w:fldData>
        </w:fldChar>
      </w:r>
      <w:r w:rsidR="000C11DF">
        <w:instrText xml:space="preserve"> ADDIN EN.CITE.DATA </w:instrText>
      </w:r>
      <w:r w:rsidR="000C11DF">
        <w:fldChar w:fldCharType="end"/>
      </w:r>
      <w:r w:rsidR="000C11DF">
        <w:fldChar w:fldCharType="separate"/>
      </w:r>
      <w:r w:rsidR="000C11DF" w:rsidRPr="000C11DF">
        <w:rPr>
          <w:noProof/>
          <w:vertAlign w:val="superscript"/>
        </w:rPr>
        <w:t>11,14</w:t>
      </w:r>
      <w:r w:rsidR="000C11DF">
        <w:fldChar w:fldCharType="end"/>
      </w:r>
      <w:r w:rsidRPr="00326963">
        <w:t xml:space="preserve">.   </w:t>
      </w:r>
    </w:p>
    <w:p w14:paraId="2045B348" w14:textId="77777777" w:rsidR="00FB15E7" w:rsidRPr="00326963" w:rsidRDefault="00FB15E7" w:rsidP="00F74241">
      <w:pPr>
        <w:rPr>
          <w:i/>
          <w:u w:val="single"/>
        </w:rPr>
      </w:pPr>
    </w:p>
    <w:p w14:paraId="70834957" w14:textId="77777777" w:rsidR="00146C2C" w:rsidRDefault="00A8349F" w:rsidP="00F74241">
      <w:pPr>
        <w:rPr>
          <w:b/>
          <w:bCs/>
        </w:rPr>
      </w:pPr>
      <w:r w:rsidRPr="00146C2C">
        <w:rPr>
          <w:b/>
          <w:bCs/>
          <w:i/>
        </w:rPr>
        <w:t>Aplysia</w:t>
      </w:r>
      <w:r w:rsidR="00146C2C">
        <w:rPr>
          <w:b/>
          <w:bCs/>
        </w:rPr>
        <w:t xml:space="preserve"> </w:t>
      </w:r>
    </w:p>
    <w:p w14:paraId="51EB5DEF" w14:textId="7EB1A011" w:rsidR="000761AB" w:rsidRPr="00326963" w:rsidRDefault="00A8349F" w:rsidP="00F74241">
      <w:r w:rsidRPr="00326963">
        <w:t xml:space="preserve">A strongly aversive tail stimulus to </w:t>
      </w:r>
      <w:r w:rsidRPr="00326963">
        <w:rPr>
          <w:i/>
        </w:rPr>
        <w:t xml:space="preserve">Aplysia </w:t>
      </w:r>
      <w:proofErr w:type="spellStart"/>
      <w:r w:rsidRPr="00326963">
        <w:rPr>
          <w:i/>
        </w:rPr>
        <w:t>californica</w:t>
      </w:r>
      <w:proofErr w:type="spellEnd"/>
      <w:r w:rsidRPr="00326963">
        <w:t xml:space="preserve"> elicits a stereotyped two-part rhythmic escape response</w:t>
      </w:r>
      <w:r w:rsidR="000C11DF">
        <w:fldChar w:fldCharType="begin"/>
      </w:r>
      <w:r w:rsidR="000C11DF">
        <w:instrText xml:space="preserve"> ADDIN EN.CITE &lt;EndNote&gt;&lt;Cite&gt;&lt;Author&gt;Jahan-Parwar&lt;/Author&gt;&lt;Year&gt;1979&lt;/Year&gt;&lt;RecNum&gt;4297&lt;/RecNum&gt;&lt;DisplayText&gt;&lt;style face="superscript"&gt;15&lt;/style&gt;&lt;/DisplayText&gt;&lt;record&gt;&lt;rec-number&gt;4297&lt;/rec-number&gt;&lt;foreign-keys&gt;&lt;key app="EN" db-id="evt0wwdv8t9peaefxe35xfwa2wtxxfte0dvt" timestamp="0"&gt;4297&lt;/key&gt;&lt;/foreign-keys&gt;&lt;ref-type name="Journal Article"&gt;17&lt;/ref-type&gt;&lt;contributors&gt;&lt;authors&gt;&lt;author&gt;Jahan-Parwar, B.&lt;/author&gt;&lt;author&gt;Fredman, S. M.&lt;/author&gt;&lt;/authors&gt;&lt;/contributors&gt;&lt;titles&gt;&lt;title&gt;Neural control of locomotion in Aplysia: role of the central ganglia&lt;/title&gt;&lt;secondary-title&gt;Behav Neural Biol&lt;/secondary-title&gt;&lt;alt-title&gt;Behavioral and neural biology&lt;/alt-title&gt;&lt;/titles&gt;&lt;pages&gt;39-58&lt;/pages&gt;&lt;volume&gt;27&lt;/volume&gt;&lt;number&gt;1&lt;/number&gt;&lt;edition&gt;1979/09/01&lt;/edition&gt;&lt;keywords&gt;&lt;keyword&gt;Animals&lt;/keyword&gt;&lt;keyword&gt;Aplysia&lt;/keyword&gt;&lt;keyword&gt;Appetitive Behavior/physiology&lt;/keyword&gt;&lt;keyword&gt;Brain/physiology&lt;/keyword&gt;&lt;keyword&gt;Feeding Behavior/physiology&lt;/keyword&gt;&lt;keyword&gt;Functional Laterality/physiology&lt;/keyword&gt;&lt;keyword&gt;Ganglia/*physiology&lt;/keyword&gt;&lt;keyword&gt;*Locomotion&lt;/keyword&gt;&lt;keyword&gt;Motor Skills/physiology&lt;/keyword&gt;&lt;keyword&gt;Muscle Contraction&lt;/keyword&gt;&lt;keyword&gt;Neural Pathways/physiology&lt;/keyword&gt;&lt;keyword&gt;Orientation/physiology&lt;/keyword&gt;&lt;/keywords&gt;&lt;dates&gt;&lt;year&gt;1979&lt;/year&gt;&lt;pub-dates&gt;&lt;date&gt;Sep&lt;/date&gt;&lt;/pub-dates&gt;&lt;/dates&gt;&lt;isbn&gt;0163-1047 (Print)&amp;#xD;0163-1047 (Linking)&lt;/isbn&gt;&lt;accession-num&gt;496793&lt;/accession-num&gt;&lt;work-type&gt;Research Support, U.S. Gov&amp;apos;t, P.H.S.&lt;/work-type&gt;&lt;urls&gt;&lt;related-urls&gt;&lt;url&gt;http://www.ncbi.nlm.nih.gov/pubmed/496793&lt;/url&gt;&lt;/related-urls&gt;&lt;/urls&gt;&lt;language&gt;eng&lt;/language&gt;&lt;/record&gt;&lt;/Cite&gt;&lt;/EndNote&gt;</w:instrText>
      </w:r>
      <w:r w:rsidR="000C11DF">
        <w:fldChar w:fldCharType="separate"/>
      </w:r>
      <w:r w:rsidR="000C11DF" w:rsidRPr="000C11DF">
        <w:rPr>
          <w:noProof/>
          <w:vertAlign w:val="superscript"/>
        </w:rPr>
        <w:t>15</w:t>
      </w:r>
      <w:r w:rsidR="000C11DF">
        <w:fldChar w:fldCharType="end"/>
      </w:r>
      <w:r w:rsidRPr="00326963">
        <w:t>. The first</w:t>
      </w:r>
      <w:r w:rsidR="00916EC7" w:rsidRPr="00326963">
        <w:t xml:space="preserve"> phase</w:t>
      </w:r>
      <w:r w:rsidRPr="00326963">
        <w:t xml:space="preserve"> </w:t>
      </w:r>
      <w:r w:rsidR="003631A3" w:rsidRPr="00326963">
        <w:t xml:space="preserve">of the response </w:t>
      </w:r>
      <w:r w:rsidRPr="00326963">
        <w:t xml:space="preserve">is a gallop of several cycles of head lunges and tail pulls that move the animal quickly forward. This is typically followed by </w:t>
      </w:r>
      <w:r w:rsidR="003631A3" w:rsidRPr="00326963">
        <w:t xml:space="preserve">a </w:t>
      </w:r>
      <w:r w:rsidR="000A1E61" w:rsidRPr="00326963">
        <w:t xml:space="preserve">period of </w:t>
      </w:r>
      <w:r w:rsidRPr="00326963">
        <w:t xml:space="preserve">crawling, </w:t>
      </w:r>
      <w:r w:rsidR="0005384E" w:rsidRPr="00326963">
        <w:t xml:space="preserve">involving </w:t>
      </w:r>
      <w:r w:rsidRPr="00326963">
        <w:t xml:space="preserve">repeated waves of head-to-tail muscular contractions that drive the animal forward at a </w:t>
      </w:r>
      <w:r w:rsidR="00916EC7" w:rsidRPr="00326963">
        <w:t>s</w:t>
      </w:r>
      <w:r w:rsidRPr="00326963">
        <w:t xml:space="preserve">lower speed </w:t>
      </w:r>
      <w:r w:rsidR="000A1E61" w:rsidRPr="00326963">
        <w:t xml:space="preserve">for several minutes </w:t>
      </w:r>
      <w:r w:rsidRPr="00326963">
        <w:t>(</w:t>
      </w:r>
      <w:r w:rsidRPr="00326963">
        <w:rPr>
          <w:b/>
          <w:bCs/>
        </w:rPr>
        <w:t>Figure 4A</w:t>
      </w:r>
      <w:r w:rsidRPr="00326963">
        <w:t>).</w:t>
      </w:r>
      <w:r w:rsidR="00146C2C">
        <w:t xml:space="preserve"> </w:t>
      </w:r>
      <w:r w:rsidRPr="00326963">
        <w:t>To capture th</w:t>
      </w:r>
      <w:r w:rsidR="000A1E61" w:rsidRPr="00326963">
        <w:t>ese escape motor programs</w:t>
      </w:r>
      <w:r w:rsidRPr="00326963">
        <w:t xml:space="preserve"> in optical recordings, the PDA was focused on the dorsal surface of the right pedal ganglion in an isolated brain preparation, and a suction electrode was place</w:t>
      </w:r>
      <w:r w:rsidR="001429EC" w:rsidRPr="00326963">
        <w:t>d</w:t>
      </w:r>
      <w:r w:rsidRPr="00326963">
        <w:t xml:space="preserve"> on the contralateral (left) pedal nerve 9 (PdN9; </w:t>
      </w:r>
      <w:r w:rsidRPr="00326963">
        <w:rPr>
          <w:b/>
          <w:bCs/>
        </w:rPr>
        <w:t>Figure 4B</w:t>
      </w:r>
      <w:r w:rsidRPr="00326963">
        <w:t>).</w:t>
      </w:r>
      <w:r w:rsidR="00146C2C">
        <w:t xml:space="preserve"> </w:t>
      </w:r>
      <w:r w:rsidRPr="00326963">
        <w:t>One minute into a continuous 20</w:t>
      </w:r>
      <w:r w:rsidR="002163E7" w:rsidRPr="00326963">
        <w:t xml:space="preserve"> </w:t>
      </w:r>
      <w:r w:rsidRPr="00326963">
        <w:t>min optical recording (</w:t>
      </w:r>
      <w:r w:rsidRPr="00326963">
        <w:rPr>
          <w:b/>
        </w:rPr>
        <w:t>Figure 4C</w:t>
      </w:r>
      <w:r w:rsidRPr="00326963">
        <w:t>), PdN9 was stimulated to elicit the gallop</w:t>
      </w:r>
      <w:r w:rsidR="00916EC7" w:rsidRPr="00326963">
        <w:t>-</w:t>
      </w:r>
      <w:r w:rsidRPr="00326963">
        <w:t>crawl motor program sequence</w:t>
      </w:r>
      <w:r w:rsidR="00146C2C">
        <w:t xml:space="preserve">. </w:t>
      </w:r>
      <w:r w:rsidRPr="00326963">
        <w:t>The</w:t>
      </w:r>
      <w:r w:rsidR="004A15C4">
        <w:t xml:space="preserve"> probabilistic</w:t>
      </w:r>
      <w:r w:rsidRPr="00326963">
        <w:t xml:space="preserve"> Gaussian</w:t>
      </w:r>
      <w:r w:rsidR="004A15C4">
        <w:t xml:space="preserve"> spatial</w:t>
      </w:r>
      <w:r w:rsidRPr="00326963">
        <w:t xml:space="preserve"> distributions of the signals from all 81 recorded neurons were mapped onto the ganglion (</w:t>
      </w:r>
      <w:r w:rsidRPr="00326963">
        <w:rPr>
          <w:b/>
        </w:rPr>
        <w:t>Figure 4D</w:t>
      </w:r>
      <w:r w:rsidRPr="00326963">
        <w:t>). Dimensionality reduction applied to the full recording revealed that the gallop (cyan) and crawl (dark blue) phases of the escape program occupied distinct areas and formed different trajectories, spiral- and loop-like, respectively, in principal component space (</w:t>
      </w:r>
      <w:r w:rsidRPr="00326963">
        <w:rPr>
          <w:b/>
          <w:bCs/>
        </w:rPr>
        <w:t>Figure 4E</w:t>
      </w:r>
      <w:r w:rsidRPr="00326963">
        <w:t xml:space="preserve">).  </w:t>
      </w:r>
    </w:p>
    <w:p w14:paraId="5961E702" w14:textId="77777777" w:rsidR="000761AB" w:rsidRPr="00326963" w:rsidRDefault="000761AB" w:rsidP="00F74241"/>
    <w:p w14:paraId="4FBD4A6E" w14:textId="6C65098C" w:rsidR="00A8349F" w:rsidRPr="00326963" w:rsidRDefault="00C45FC1" w:rsidP="00F74241">
      <w:r w:rsidRPr="00326963">
        <w:t xml:space="preserve">Three </w:t>
      </w:r>
      <w:r w:rsidR="00A8349F" w:rsidRPr="00326963">
        <w:t>videos</w:t>
      </w:r>
      <w:r w:rsidRPr="00326963">
        <w:t xml:space="preserve"> based on the </w:t>
      </w:r>
      <w:r w:rsidRPr="00326963">
        <w:rPr>
          <w:i/>
          <w:iCs/>
        </w:rPr>
        <w:t>Aplysia</w:t>
      </w:r>
      <w:r w:rsidRPr="00326963">
        <w:t xml:space="preserve"> recording depicted in </w:t>
      </w:r>
      <w:r w:rsidRPr="00F74241">
        <w:rPr>
          <w:b/>
          <w:bCs/>
        </w:rPr>
        <w:t>Figure 4</w:t>
      </w:r>
      <w:r w:rsidR="00916EC7" w:rsidRPr="00326963">
        <w:t xml:space="preserve"> demonstrate</w:t>
      </w:r>
      <w:r w:rsidR="00A8349F" w:rsidRPr="00326963">
        <w:t xml:space="preserve"> further types of analyses that can be performed on such data sets</w:t>
      </w:r>
      <w:r w:rsidR="000761AB" w:rsidRPr="00326963">
        <w:t>.</w:t>
      </w:r>
      <w:r w:rsidR="00A8349F" w:rsidRPr="00326963">
        <w:t xml:space="preserve"> </w:t>
      </w:r>
      <w:r w:rsidR="000761AB" w:rsidRPr="00F74241">
        <w:rPr>
          <w:b/>
          <w:bCs/>
        </w:rPr>
        <w:t>Video 1</w:t>
      </w:r>
      <w:r w:rsidR="000761AB" w:rsidRPr="00326963">
        <w:t xml:space="preserve"> </w:t>
      </w:r>
      <w:r w:rsidR="00A8349F" w:rsidRPr="00326963">
        <w:t>animat</w:t>
      </w:r>
      <w:r w:rsidR="000761AB" w:rsidRPr="00326963">
        <w:t>es</w:t>
      </w:r>
      <w:r w:rsidR="00A8349F" w:rsidRPr="00326963">
        <w:t xml:space="preserve"> the firing of all recorded neurons over the full</w:t>
      </w:r>
      <w:r w:rsidRPr="00326963">
        <w:t xml:space="preserve"> duration of the</w:t>
      </w:r>
      <w:r w:rsidR="00A8349F" w:rsidRPr="00326963">
        <w:t xml:space="preserve"> </w:t>
      </w:r>
      <w:r w:rsidR="000761AB" w:rsidRPr="00326963">
        <w:t>recording</w:t>
      </w:r>
      <w:r w:rsidRPr="00326963">
        <w:t>.</w:t>
      </w:r>
      <w:r w:rsidR="000761AB" w:rsidRPr="00326963">
        <w:t xml:space="preserve"> The initial post-stimulatory period of the escape motor program was characterized by a gallop</w:t>
      </w:r>
      <w:r w:rsidRPr="00326963">
        <w:t xml:space="preserve">, </w:t>
      </w:r>
      <w:r w:rsidR="000761AB" w:rsidRPr="00326963">
        <w:t>in which activity in the ganglion was marked by alternating bursting of different functional clusters (</w:t>
      </w:r>
      <w:r w:rsidR="000761AB" w:rsidRPr="00326963">
        <w:rPr>
          <w:b/>
          <w:bCs/>
        </w:rPr>
        <w:t>Video 2</w:t>
      </w:r>
      <w:r w:rsidR="000761AB" w:rsidRPr="00326963">
        <w:t>)</w:t>
      </w:r>
      <w:r w:rsidR="00146C2C">
        <w:t xml:space="preserve">. </w:t>
      </w:r>
      <w:r w:rsidR="000761AB" w:rsidRPr="00326963">
        <w:t>The gallop subsequently transitioned to a crawl</w:t>
      </w:r>
      <w:r w:rsidRPr="00326963">
        <w:t xml:space="preserve">, </w:t>
      </w:r>
      <w:r w:rsidR="000761AB" w:rsidRPr="00326963">
        <w:t>in which the activity across neuronal clusters remained broadly phasic but assumed a counterclockwise rotational trajectory in the ganglion (</w:t>
      </w:r>
      <w:r w:rsidR="000761AB" w:rsidRPr="00326963">
        <w:rPr>
          <w:b/>
        </w:rPr>
        <w:t>Video 3</w:t>
      </w:r>
      <w:r w:rsidR="000761AB" w:rsidRPr="00326963">
        <w:t>).</w:t>
      </w:r>
      <w:r w:rsidRPr="00326963">
        <w:t xml:space="preserve"> The latter two videos</w:t>
      </w:r>
      <w:r w:rsidR="00146C2C">
        <w:t xml:space="preserve"> also</w:t>
      </w:r>
      <w:r w:rsidRPr="00326963">
        <w:t xml:space="preserve"> incorporate consensus clustering, which reveal</w:t>
      </w:r>
      <w:r w:rsidR="004A15C4">
        <w:t>s</w:t>
      </w:r>
      <w:r w:rsidRPr="00326963">
        <w:t xml:space="preserve"> the firing and locations of the different functional ensembles for the gallop and crawl phases of the escape respon</w:t>
      </w:r>
      <w:r w:rsidR="00C65E0C" w:rsidRPr="00326963">
        <w:t>s</w:t>
      </w:r>
      <w:r w:rsidRPr="00326963">
        <w:t>e separately.</w:t>
      </w:r>
      <w:r w:rsidR="00146C2C">
        <w:t xml:space="preserve"> </w:t>
      </w:r>
      <w:r w:rsidR="000761AB" w:rsidRPr="00326963">
        <w:t>Note that many neurons assigned to the same cluster in both the gallop and crawl phases exhibited physical proximity to one another in the ganglion, consistent with prior findings</w:t>
      </w:r>
      <w:r w:rsidR="000C11DF">
        <w:fldChar w:fldCharType="begin"/>
      </w:r>
      <w:r w:rsidR="000C11DF">
        <w:instrText xml:space="preserve"> ADDIN EN.CITE &lt;EndNote&gt;&lt;Cite&gt;&lt;Author&gt;Bruno&lt;/Author&gt;&lt;Year&gt;2015&lt;/Year&gt;&lt;RecNum&gt;4354&lt;/RecNum&gt;&lt;DisplayText&gt;&lt;style face="superscript"&gt;12&lt;/style&gt;&lt;/DisplayText&gt;&lt;record&gt;&lt;rec-number&gt;4354&lt;/rec-number&gt;&lt;foreign-keys&gt;&lt;key app="EN" db-id="evt0wwdv8t9peaefxe35xfwa2wtxxfte0dvt" timestamp="0"&gt;4354&lt;/key&gt;&lt;/foreign-keys&gt;&lt;ref-type name="Journal Article"&gt;17&lt;/ref-type&gt;&lt;contributors&gt;&lt;authors&gt;&lt;author&gt;Bruno, A. M.&lt;/author&gt;&lt;author&gt;Frost, W. N.&lt;/author&gt;&lt;author&gt;Humphries, M. D.&lt;/author&gt;&lt;/authors&gt;&lt;/contributors&gt;&lt;titles&gt;&lt;title&gt;Modular deconstruction reveals the dynamical and physical building blocks of a locomotion motor program&lt;/title&gt;&lt;secondary-title&gt;Neuron&lt;/secondary-title&gt;&lt;/titles&gt;&lt;periodical&gt;&lt;full-title&gt;Neuron&lt;/full-title&gt;&lt;abbr-1&gt;Neuron&lt;/abbr-1&gt;&lt;/periodical&gt;&lt;pages&gt;304-318&lt;/pages&gt;&lt;volume&gt;86&lt;/volume&gt;&lt;number&gt;1&lt;/number&gt;&lt;dates&gt;&lt;year&gt;2015&lt;/year&gt;&lt;/dates&gt;&lt;urls&gt;&lt;/urls&gt;&lt;/record&gt;&lt;/Cite&gt;&lt;/EndNote&gt;</w:instrText>
      </w:r>
      <w:r w:rsidR="000C11DF">
        <w:fldChar w:fldCharType="separate"/>
      </w:r>
      <w:r w:rsidR="000C11DF" w:rsidRPr="000C11DF">
        <w:rPr>
          <w:noProof/>
          <w:vertAlign w:val="superscript"/>
        </w:rPr>
        <w:t>12</w:t>
      </w:r>
      <w:r w:rsidR="000C11DF">
        <w:fldChar w:fldCharType="end"/>
      </w:r>
      <w:r w:rsidR="000761AB" w:rsidRPr="00326963">
        <w:t>.</w:t>
      </w:r>
      <w:r w:rsidR="00A8349F" w:rsidRPr="00326963">
        <w:t xml:space="preserve"> </w:t>
      </w:r>
    </w:p>
    <w:p w14:paraId="65ECE2BE" w14:textId="77777777" w:rsidR="00FB15E7" w:rsidRPr="00326963" w:rsidRDefault="00FB15E7" w:rsidP="00F74241">
      <w:pPr>
        <w:rPr>
          <w:i/>
          <w:u w:val="single"/>
        </w:rPr>
      </w:pPr>
    </w:p>
    <w:p w14:paraId="0ED996EF" w14:textId="77777777" w:rsidR="00146C2C" w:rsidRDefault="00A8349F" w:rsidP="00F74241">
      <w:proofErr w:type="spellStart"/>
      <w:r w:rsidRPr="00146C2C">
        <w:rPr>
          <w:b/>
          <w:bCs/>
          <w:i/>
        </w:rPr>
        <w:t>Berghia</w:t>
      </w:r>
      <w:proofErr w:type="spellEnd"/>
      <w:r w:rsidRPr="00146C2C">
        <w:t xml:space="preserve"> </w:t>
      </w:r>
      <w:r w:rsidRPr="00326963">
        <w:t xml:space="preserve"> </w:t>
      </w:r>
    </w:p>
    <w:p w14:paraId="2BDD3BC6" w14:textId="0012EAE8" w:rsidR="00A8349F" w:rsidRPr="00326963" w:rsidRDefault="00A8349F" w:rsidP="00F74241">
      <w:r w:rsidRPr="00326963">
        <w:t xml:space="preserve">The aeolid nudibranch </w:t>
      </w:r>
      <w:proofErr w:type="spellStart"/>
      <w:r w:rsidRPr="00326963">
        <w:rPr>
          <w:i/>
        </w:rPr>
        <w:t>Berghia</w:t>
      </w:r>
      <w:proofErr w:type="spellEnd"/>
      <w:r w:rsidRPr="00326963">
        <w:rPr>
          <w:i/>
        </w:rPr>
        <w:t xml:space="preserve"> </w:t>
      </w:r>
      <w:proofErr w:type="spellStart"/>
      <w:r w:rsidRPr="00326963">
        <w:rPr>
          <w:i/>
        </w:rPr>
        <w:t>stephanieae</w:t>
      </w:r>
      <w:proofErr w:type="spellEnd"/>
      <w:r w:rsidRPr="00326963">
        <w:rPr>
          <w:i/>
        </w:rPr>
        <w:t xml:space="preserve"> </w:t>
      </w:r>
      <w:r w:rsidRPr="00326963">
        <w:rPr>
          <w:iCs/>
        </w:rPr>
        <w:t>(</w:t>
      </w:r>
      <w:r w:rsidRPr="00326963">
        <w:rPr>
          <w:b/>
          <w:bCs/>
          <w:iCs/>
        </w:rPr>
        <w:t>Figure 5A</w:t>
      </w:r>
      <w:r w:rsidRPr="00326963">
        <w:rPr>
          <w:iCs/>
        </w:rPr>
        <w:t xml:space="preserve">) </w:t>
      </w:r>
      <w:r w:rsidRPr="00326963">
        <w:t>represents a new model system for neuroscience.</w:t>
      </w:r>
      <w:r w:rsidR="00146C2C">
        <w:t xml:space="preserve"> </w:t>
      </w:r>
      <w:r w:rsidRPr="00326963">
        <w:t>The imaging setup for a typical</w:t>
      </w:r>
      <w:r w:rsidR="00866C86">
        <w:t xml:space="preserve"> </w:t>
      </w:r>
      <w:proofErr w:type="spellStart"/>
      <w:r w:rsidR="00866C86">
        <w:rPr>
          <w:i/>
          <w:iCs/>
        </w:rPr>
        <w:t>Berghia</w:t>
      </w:r>
      <w:proofErr w:type="spellEnd"/>
      <w:r w:rsidRPr="00326963">
        <w:t xml:space="preserve"> experiment is shown in </w:t>
      </w:r>
      <w:r w:rsidRPr="00326963">
        <w:rPr>
          <w:b/>
        </w:rPr>
        <w:t>Figure 5B</w:t>
      </w:r>
      <w:r w:rsidRPr="00326963">
        <w:t>.</w:t>
      </w:r>
      <w:r w:rsidR="00146C2C">
        <w:t xml:space="preserve"> </w:t>
      </w:r>
      <w:r w:rsidRPr="00326963">
        <w:t xml:space="preserve">To elicit widescale neuronal activity, a suction electrode was placed on the most prominent left pedal nerve, and a </w:t>
      </w:r>
      <w:r w:rsidR="00D50451" w:rsidRPr="00326963">
        <w:t xml:space="preserve">nerve </w:t>
      </w:r>
      <w:r w:rsidRPr="00326963">
        <w:t>stimulus was delivered 30 s into a 2</w:t>
      </w:r>
      <w:r w:rsidR="008D7473" w:rsidRPr="00326963">
        <w:t xml:space="preserve"> </w:t>
      </w:r>
      <w:r w:rsidRPr="00326963">
        <w:t>min recording.</w:t>
      </w:r>
      <w:r w:rsidR="00146C2C">
        <w:t xml:space="preserve"> </w:t>
      </w:r>
      <w:r w:rsidRPr="00326963">
        <w:t>ICA-processed traces revealed both spontaneous and stimulus-evoked activity in 55 neurons (</w:t>
      </w:r>
      <w:r w:rsidRPr="00326963">
        <w:rPr>
          <w:b/>
          <w:bCs/>
        </w:rPr>
        <w:t>Figure 5C</w:t>
      </w:r>
      <w:r w:rsidRPr="00326963">
        <w:t xml:space="preserve">). Community detection via consensus clustering identified ten distinct functional ensembles, which are depicted in </w:t>
      </w:r>
      <w:r w:rsidRPr="00326963">
        <w:rPr>
          <w:b/>
          <w:bCs/>
        </w:rPr>
        <w:t>Figure 5D</w:t>
      </w:r>
      <w:r w:rsidRPr="00326963">
        <w:t xml:space="preserve"> in a network graph and in </w:t>
      </w:r>
      <w:r w:rsidRPr="00326963">
        <w:rPr>
          <w:b/>
          <w:bCs/>
        </w:rPr>
        <w:t>Figure 5E</w:t>
      </w:r>
      <w:r w:rsidRPr="00326963">
        <w:t xml:space="preserve">, which reorganizes the traces shown in </w:t>
      </w:r>
      <w:r w:rsidRPr="00326963">
        <w:rPr>
          <w:b/>
          <w:bCs/>
        </w:rPr>
        <w:t>Figure 5C</w:t>
      </w:r>
      <w:r w:rsidR="00C01F1D" w:rsidRPr="00326963">
        <w:t xml:space="preserve"> based on their cl</w:t>
      </w:r>
      <w:r w:rsidRPr="00326963">
        <w:t>ustering assignments.</w:t>
      </w:r>
      <w:r w:rsidR="00146C2C">
        <w:t xml:space="preserve"> </w:t>
      </w:r>
      <w:r w:rsidRPr="00326963">
        <w:t xml:space="preserve">Gaussian distributions of the signals from all recorded neurons are superimposed on an image of the preparation in </w:t>
      </w:r>
      <w:r w:rsidRPr="00326963">
        <w:rPr>
          <w:b/>
          <w:bCs/>
        </w:rPr>
        <w:t xml:space="preserve">Figure 5F </w:t>
      </w:r>
      <w:r w:rsidR="00087563" w:rsidRPr="00326963">
        <w:t>to</w:t>
      </w:r>
      <w:r w:rsidR="00087563" w:rsidRPr="00326963">
        <w:rPr>
          <w:b/>
          <w:bCs/>
        </w:rPr>
        <w:t xml:space="preserve"> </w:t>
      </w:r>
      <w:r w:rsidRPr="00326963">
        <w:rPr>
          <w:bCs/>
        </w:rPr>
        <w:t>indicat</w:t>
      </w:r>
      <w:r w:rsidR="00087563" w:rsidRPr="00326963">
        <w:rPr>
          <w:bCs/>
        </w:rPr>
        <w:t>e</w:t>
      </w:r>
      <w:r w:rsidRPr="00326963">
        <w:rPr>
          <w:bCs/>
        </w:rPr>
        <w:t xml:space="preserve"> </w:t>
      </w:r>
      <w:r w:rsidRPr="00326963">
        <w:t>the positions of all 55 recorded neurons.</w:t>
      </w:r>
    </w:p>
    <w:p w14:paraId="7F5815FC" w14:textId="3133E33C" w:rsidR="004A71E4" w:rsidRPr="00F74241" w:rsidRDefault="004A71E4" w:rsidP="00F74241">
      <w:pPr>
        <w:rPr>
          <w:color w:val="808080" w:themeColor="background1" w:themeShade="80"/>
        </w:rPr>
      </w:pPr>
    </w:p>
    <w:p w14:paraId="3C9083F6" w14:textId="160F22B7" w:rsidR="00B32616" w:rsidRPr="00F74241" w:rsidRDefault="00B32616" w:rsidP="00F74241">
      <w:pPr>
        <w:rPr>
          <w:bCs/>
          <w:color w:val="808080"/>
        </w:rPr>
      </w:pPr>
      <w:r w:rsidRPr="00F74241">
        <w:rPr>
          <w:b/>
        </w:rPr>
        <w:t xml:space="preserve">FIGURE </w:t>
      </w:r>
      <w:r w:rsidR="0013621E" w:rsidRPr="00F74241">
        <w:rPr>
          <w:b/>
        </w:rPr>
        <w:t xml:space="preserve">AND TABLE </w:t>
      </w:r>
      <w:r w:rsidRPr="00F74241">
        <w:rPr>
          <w:b/>
        </w:rPr>
        <w:t>LEGENDS:</w:t>
      </w:r>
      <w:r w:rsidRPr="00F74241">
        <w:rPr>
          <w:color w:val="808080"/>
        </w:rPr>
        <w:t xml:space="preserve"> </w:t>
      </w:r>
    </w:p>
    <w:p w14:paraId="13606542" w14:textId="77777777" w:rsidR="00CC768E" w:rsidRPr="00326963" w:rsidRDefault="00CC768E" w:rsidP="00F74241">
      <w:pPr>
        <w:rPr>
          <w:b/>
        </w:rPr>
      </w:pPr>
    </w:p>
    <w:p w14:paraId="7611541E" w14:textId="37B453E1" w:rsidR="00A8349F" w:rsidRPr="00326963" w:rsidRDefault="00A8349F" w:rsidP="00F74241">
      <w:pPr>
        <w:rPr>
          <w:b/>
        </w:rPr>
      </w:pPr>
      <w:r w:rsidRPr="00326963">
        <w:rPr>
          <w:b/>
        </w:rPr>
        <w:t>Figure 1</w:t>
      </w:r>
      <w:r w:rsidR="00B67465">
        <w:rPr>
          <w:b/>
        </w:rPr>
        <w:t xml:space="preserve">: </w:t>
      </w:r>
      <w:r w:rsidRPr="00326963">
        <w:rPr>
          <w:b/>
        </w:rPr>
        <w:t>Views of the optical imaging rig and photodiode array (PDA)</w:t>
      </w:r>
      <w:r w:rsidRPr="00326963">
        <w:rPr>
          <w:bCs/>
        </w:rPr>
        <w:t>.</w:t>
      </w:r>
      <w:r w:rsidR="00B67465">
        <w:rPr>
          <w:b/>
        </w:rPr>
        <w:t xml:space="preserve"> </w:t>
      </w:r>
      <w:r w:rsidRPr="00326963">
        <w:rPr>
          <w:bCs/>
        </w:rPr>
        <w:t>(</w:t>
      </w:r>
      <w:r w:rsidRPr="00326963">
        <w:rPr>
          <w:b/>
        </w:rPr>
        <w:t>A</w:t>
      </w:r>
      <w:r w:rsidRPr="00326963">
        <w:rPr>
          <w:bCs/>
        </w:rPr>
        <w:t>)</w:t>
      </w:r>
      <w:r w:rsidR="00B67465">
        <w:rPr>
          <w:b/>
        </w:rPr>
        <w:t xml:space="preserve"> </w:t>
      </w:r>
      <w:r w:rsidRPr="00326963">
        <w:t>The</w:t>
      </w:r>
      <w:r w:rsidRPr="00326963">
        <w:rPr>
          <w:b/>
        </w:rPr>
        <w:t xml:space="preserve"> </w:t>
      </w:r>
      <w:r w:rsidRPr="00326963">
        <w:t>optical imaging rig, featuring the PDA, digital camera, microscope, and stage.  (</w:t>
      </w:r>
      <w:r w:rsidRPr="00326963">
        <w:rPr>
          <w:b/>
        </w:rPr>
        <w:t>B</w:t>
      </w:r>
      <w:r w:rsidRPr="00326963">
        <w:rPr>
          <w:bCs/>
        </w:rPr>
        <w:t>)</w:t>
      </w:r>
      <w:r w:rsidRPr="00326963">
        <w:rPr>
          <w:b/>
        </w:rPr>
        <w:t xml:space="preserve"> </w:t>
      </w:r>
      <w:r w:rsidRPr="00326963">
        <w:t>The internal design of the PDA, in which fiber optics connect the imaging aperture to 464 photodiodes.</w:t>
      </w:r>
      <w:r w:rsidR="00B67465">
        <w:t xml:space="preserve"> </w:t>
      </w:r>
      <w:r w:rsidRPr="00326963">
        <w:t>A row of amplifiers is located above the photodiodes.</w:t>
      </w:r>
      <w:r w:rsidR="00B67465">
        <w:t xml:space="preserve"> </w:t>
      </w:r>
      <w:r w:rsidRPr="00326963">
        <w:t>(</w:t>
      </w:r>
      <w:r w:rsidRPr="00326963">
        <w:rPr>
          <w:b/>
        </w:rPr>
        <w:t>C</w:t>
      </w:r>
      <w:r w:rsidRPr="00326963">
        <w:rPr>
          <w:bCs/>
        </w:rPr>
        <w:t>)</w:t>
      </w:r>
      <w:r w:rsidR="00B67465">
        <w:rPr>
          <w:b/>
        </w:rPr>
        <w:t xml:space="preserve"> </w:t>
      </w:r>
      <w:r w:rsidRPr="00326963">
        <w:t xml:space="preserve">The hexagonal face of the imaging aperture, onto which the area being imaged </w:t>
      </w:r>
      <w:r w:rsidR="00B67465">
        <w:t>i</w:t>
      </w:r>
      <w:r w:rsidRPr="00326963">
        <w:t>s focused.</w:t>
      </w:r>
      <w:r w:rsidRPr="00326963">
        <w:rPr>
          <w:b/>
        </w:rPr>
        <w:t xml:space="preserve">  </w:t>
      </w:r>
    </w:p>
    <w:p w14:paraId="11D4EEE0" w14:textId="77777777" w:rsidR="00A8349F" w:rsidRPr="00326963" w:rsidRDefault="00A8349F" w:rsidP="00F74241">
      <w:pPr>
        <w:rPr>
          <w:b/>
        </w:rPr>
      </w:pPr>
    </w:p>
    <w:p w14:paraId="55417493" w14:textId="3E2C655C" w:rsidR="006B3215" w:rsidRPr="00326963" w:rsidRDefault="00A8349F" w:rsidP="00F74241">
      <w:pPr>
        <w:rPr>
          <w:color w:val="000000" w:themeColor="text1"/>
        </w:rPr>
      </w:pPr>
      <w:r w:rsidRPr="00326963">
        <w:rPr>
          <w:b/>
        </w:rPr>
        <w:t>Figure 2</w:t>
      </w:r>
      <w:r w:rsidR="00B67465">
        <w:rPr>
          <w:b/>
        </w:rPr>
        <w:t xml:space="preserve">: </w:t>
      </w:r>
      <w:r w:rsidRPr="00326963">
        <w:rPr>
          <w:b/>
        </w:rPr>
        <w:t>A flowchart illustrating the essential workflow in obtaining optical recordings.</w:t>
      </w:r>
      <w:r w:rsidR="00B67465">
        <w:rPr>
          <w:b/>
        </w:rPr>
        <w:t xml:space="preserve"> </w:t>
      </w:r>
      <w:r w:rsidR="006B3215" w:rsidRPr="00326963">
        <w:rPr>
          <w:color w:val="000000" w:themeColor="text1"/>
        </w:rPr>
        <w:t>The essential steps in the VSD imaging protocol, from dissection and staining t</w:t>
      </w:r>
      <w:r w:rsidR="000A1E61" w:rsidRPr="00326963">
        <w:rPr>
          <w:color w:val="000000" w:themeColor="text1"/>
        </w:rPr>
        <w:t>hrough the details of imaging</w:t>
      </w:r>
      <w:r w:rsidR="00866C86">
        <w:rPr>
          <w:color w:val="000000" w:themeColor="text1"/>
        </w:rPr>
        <w:t>,</w:t>
      </w:r>
      <w:r w:rsidR="000A1E61" w:rsidRPr="00326963">
        <w:rPr>
          <w:color w:val="000000" w:themeColor="text1"/>
        </w:rPr>
        <w:t xml:space="preserve"> </w:t>
      </w:r>
      <w:r w:rsidR="006B3215" w:rsidRPr="00326963">
        <w:rPr>
          <w:color w:val="000000" w:themeColor="text1"/>
        </w:rPr>
        <w:t>are depicted in this flowchart.</w:t>
      </w:r>
    </w:p>
    <w:p w14:paraId="1D835FAF" w14:textId="77777777" w:rsidR="00A8349F" w:rsidRPr="00326963" w:rsidRDefault="00A8349F" w:rsidP="00F74241">
      <w:pPr>
        <w:tabs>
          <w:tab w:val="left" w:pos="3987"/>
        </w:tabs>
        <w:rPr>
          <w:b/>
        </w:rPr>
      </w:pPr>
      <w:r w:rsidRPr="00326963">
        <w:rPr>
          <w:b/>
        </w:rPr>
        <w:tab/>
      </w:r>
    </w:p>
    <w:p w14:paraId="53FA6E40" w14:textId="12DD7E31" w:rsidR="00A8349F" w:rsidRPr="00326963" w:rsidRDefault="00A8349F" w:rsidP="00F74241">
      <w:r w:rsidRPr="00326963">
        <w:rPr>
          <w:b/>
        </w:rPr>
        <w:t>Figure 3</w:t>
      </w:r>
      <w:r w:rsidR="00B67465">
        <w:rPr>
          <w:b/>
        </w:rPr>
        <w:t xml:space="preserve">: </w:t>
      </w:r>
      <w:r w:rsidRPr="00326963">
        <w:rPr>
          <w:b/>
          <w:bCs/>
        </w:rPr>
        <w:t xml:space="preserve">Results from </w:t>
      </w:r>
      <w:proofErr w:type="spellStart"/>
      <w:r w:rsidRPr="00326963">
        <w:rPr>
          <w:b/>
          <w:bCs/>
          <w:i/>
        </w:rPr>
        <w:t>Tritonia</w:t>
      </w:r>
      <w:proofErr w:type="spellEnd"/>
      <w:r w:rsidR="00004F98" w:rsidRPr="00326963">
        <w:rPr>
          <w:b/>
          <w:bCs/>
          <w:i/>
        </w:rPr>
        <w:t xml:space="preserve"> </w:t>
      </w:r>
      <w:proofErr w:type="spellStart"/>
      <w:r w:rsidR="00004F98" w:rsidRPr="00326963">
        <w:rPr>
          <w:b/>
          <w:bCs/>
          <w:i/>
        </w:rPr>
        <w:t>diomed</w:t>
      </w:r>
      <w:r w:rsidR="00AD1AB4" w:rsidRPr="00326963">
        <w:rPr>
          <w:b/>
          <w:bCs/>
          <w:i/>
        </w:rPr>
        <w:t>e</w:t>
      </w:r>
      <w:r w:rsidR="00004F98" w:rsidRPr="00326963">
        <w:rPr>
          <w:b/>
          <w:bCs/>
          <w:i/>
        </w:rPr>
        <w:t>a</w:t>
      </w:r>
      <w:proofErr w:type="spellEnd"/>
      <w:r w:rsidRPr="00326963">
        <w:rPr>
          <w:b/>
          <w:bCs/>
        </w:rPr>
        <w:t>, illustrating raw, filter</w:t>
      </w:r>
      <w:r w:rsidRPr="00326963">
        <w:rPr>
          <w:b/>
          <w:bCs/>
          <w:color w:val="auto"/>
        </w:rPr>
        <w:t>ed</w:t>
      </w:r>
      <w:r w:rsidR="000A1E61" w:rsidRPr="00326963">
        <w:rPr>
          <w:b/>
          <w:bCs/>
          <w:color w:val="auto"/>
        </w:rPr>
        <w:t xml:space="preserve">, </w:t>
      </w:r>
      <w:r w:rsidRPr="00326963">
        <w:rPr>
          <w:b/>
          <w:bCs/>
          <w:color w:val="auto"/>
        </w:rPr>
        <w:t>and spike-sort</w:t>
      </w:r>
      <w:r w:rsidR="000A1E61" w:rsidRPr="00326963">
        <w:rPr>
          <w:b/>
          <w:bCs/>
          <w:color w:val="auto"/>
        </w:rPr>
        <w:t>ed data</w:t>
      </w:r>
      <w:r w:rsidR="00CE7A5F" w:rsidRPr="00326963">
        <w:rPr>
          <w:b/>
          <w:bCs/>
          <w:color w:val="auto"/>
        </w:rPr>
        <w:t>.</w:t>
      </w:r>
      <w:r w:rsidRPr="00326963">
        <w:rPr>
          <w:b/>
          <w:bCs/>
        </w:rPr>
        <w:t xml:space="preserve"> </w:t>
      </w:r>
      <w:r w:rsidR="00CE7A5F" w:rsidRPr="00326963">
        <w:rPr>
          <w:b/>
          <w:bCs/>
        </w:rPr>
        <w:t xml:space="preserve"> </w:t>
      </w:r>
      <w:r w:rsidRPr="00326963">
        <w:t>(</w:t>
      </w:r>
      <w:r w:rsidRPr="00326963">
        <w:rPr>
          <w:b/>
          <w:bCs/>
        </w:rPr>
        <w:t>A</w:t>
      </w:r>
      <w:r w:rsidRPr="00326963">
        <w:t xml:space="preserve">) </w:t>
      </w:r>
      <w:proofErr w:type="spellStart"/>
      <w:r w:rsidRPr="00326963">
        <w:rPr>
          <w:i/>
        </w:rPr>
        <w:t>Tritonia</w:t>
      </w:r>
      <w:proofErr w:type="spellEnd"/>
      <w:r w:rsidRPr="00326963">
        <w:rPr>
          <w:i/>
        </w:rPr>
        <w:t xml:space="preserve"> </w:t>
      </w:r>
      <w:r w:rsidRPr="00326963">
        <w:t xml:space="preserve">escaping from </w:t>
      </w:r>
      <w:r w:rsidR="007C1795">
        <w:t>the</w:t>
      </w:r>
      <w:r w:rsidRPr="00326963">
        <w:t xml:space="preserve"> predatory sea star </w:t>
      </w:r>
      <w:proofErr w:type="spellStart"/>
      <w:r w:rsidRPr="00326963">
        <w:rPr>
          <w:i/>
        </w:rPr>
        <w:t>Pycnopodia</w:t>
      </w:r>
      <w:proofErr w:type="spellEnd"/>
      <w:r w:rsidRPr="00326963">
        <w:rPr>
          <w:i/>
        </w:rPr>
        <w:t xml:space="preserve"> </w:t>
      </w:r>
      <w:proofErr w:type="spellStart"/>
      <w:r w:rsidRPr="00326963">
        <w:rPr>
          <w:i/>
        </w:rPr>
        <w:t>helianthoides</w:t>
      </w:r>
      <w:proofErr w:type="spellEnd"/>
      <w:r w:rsidRPr="00326963">
        <w:rPr>
          <w:iCs/>
        </w:rPr>
        <w:t xml:space="preserve"> through its swim, which </w:t>
      </w:r>
      <w:r w:rsidR="00CE7A5F" w:rsidRPr="00326963">
        <w:rPr>
          <w:iCs/>
        </w:rPr>
        <w:t>consist</w:t>
      </w:r>
      <w:r w:rsidR="007C1795">
        <w:rPr>
          <w:iCs/>
        </w:rPr>
        <w:t>s</w:t>
      </w:r>
      <w:r w:rsidR="00CE7A5F" w:rsidRPr="00326963">
        <w:rPr>
          <w:iCs/>
        </w:rPr>
        <w:t xml:space="preserve"> of </w:t>
      </w:r>
      <w:r w:rsidRPr="00326963">
        <w:rPr>
          <w:iCs/>
        </w:rPr>
        <w:t>alternating dorsal and ventral flexions of the body</w:t>
      </w:r>
      <w:r w:rsidRPr="00326963">
        <w:t>. (</w:t>
      </w:r>
      <w:r w:rsidRPr="00326963">
        <w:rPr>
          <w:b/>
          <w:bCs/>
        </w:rPr>
        <w:t>B</w:t>
      </w:r>
      <w:r w:rsidRPr="00326963">
        <w:t>) Schematic of the imaging setup</w:t>
      </w:r>
      <w:r w:rsidR="00CA41EB" w:rsidRPr="00326963">
        <w:t>.</w:t>
      </w:r>
      <w:r w:rsidR="00B67465">
        <w:t xml:space="preserve"> </w:t>
      </w:r>
      <w:r w:rsidR="008945ED">
        <w:t>Ce=c</w:t>
      </w:r>
      <w:r w:rsidRPr="00326963">
        <w:t xml:space="preserve">erebral lobe of the </w:t>
      </w:r>
      <w:proofErr w:type="spellStart"/>
      <w:r w:rsidRPr="00326963">
        <w:t>cerebropleural</w:t>
      </w:r>
      <w:proofErr w:type="spellEnd"/>
      <w:r w:rsidRPr="00326963">
        <w:t xml:space="preserve"> ganglion; Pl = pleural lobe of the </w:t>
      </w:r>
      <w:proofErr w:type="spellStart"/>
      <w:r w:rsidRPr="00326963">
        <w:t>cerebropleural</w:t>
      </w:r>
      <w:proofErr w:type="spellEnd"/>
      <w:r w:rsidRPr="00326963">
        <w:t xml:space="preserve"> ganglion; Pd = pedal ganglion.</w:t>
      </w:r>
      <w:r w:rsidR="00B67465">
        <w:t xml:space="preserve"> </w:t>
      </w:r>
      <w:r w:rsidRPr="00326963">
        <w:t>(</w:t>
      </w:r>
      <w:r w:rsidRPr="00326963">
        <w:rPr>
          <w:b/>
        </w:rPr>
        <w:t>C</w:t>
      </w:r>
      <w:r w:rsidRPr="00326963">
        <w:rPr>
          <w:bCs/>
        </w:rPr>
        <w:t>)</w:t>
      </w:r>
      <w:r w:rsidRPr="00326963">
        <w:t xml:space="preserve"> Raw data from 20 photodiodes, </w:t>
      </w:r>
      <w:r w:rsidR="001429EC" w:rsidRPr="00326963">
        <w:t xml:space="preserve">displaying </w:t>
      </w:r>
      <w:r w:rsidRPr="00326963">
        <w:t>activity in the left pedal ganglion to stimulation of</w:t>
      </w:r>
      <w:r w:rsidR="00CA41EB" w:rsidRPr="00326963">
        <w:t xml:space="preserve"> the</w:t>
      </w:r>
      <w:r w:rsidRPr="00326963">
        <w:t xml:space="preserve"> contralateral PdN3 (stimulus</w:t>
      </w:r>
      <w:r w:rsidR="000A1E61" w:rsidRPr="00326963">
        <w:t xml:space="preserve"> indicated by the arrow</w:t>
      </w:r>
      <w:r w:rsidRPr="00326963">
        <w:t>).</w:t>
      </w:r>
      <w:r w:rsidR="00B67465">
        <w:t xml:space="preserve"> </w:t>
      </w:r>
      <w:r w:rsidRPr="00326963">
        <w:t>(</w:t>
      </w:r>
      <w:r w:rsidRPr="00326963">
        <w:rPr>
          <w:b/>
        </w:rPr>
        <w:t>D</w:t>
      </w:r>
      <w:r w:rsidRPr="00326963">
        <w:rPr>
          <w:bCs/>
        </w:rPr>
        <w:t>)</w:t>
      </w:r>
      <w:r w:rsidRPr="00326963">
        <w:t xml:space="preserve"> Filtered data from the same diodes as in </w:t>
      </w:r>
      <w:r w:rsidRPr="00326963">
        <w:rPr>
          <w:b/>
        </w:rPr>
        <w:t>C</w:t>
      </w:r>
      <w:r w:rsidRPr="00326963">
        <w:t xml:space="preserve"> (5</w:t>
      </w:r>
      <w:r w:rsidR="00047FF8" w:rsidRPr="00326963">
        <w:t xml:space="preserve"> and </w:t>
      </w:r>
      <w:r w:rsidRPr="00326963">
        <w:t>100 Hz bandpass Butterworth filter). (</w:t>
      </w:r>
      <w:r w:rsidRPr="00326963">
        <w:rPr>
          <w:b/>
        </w:rPr>
        <w:t>E</w:t>
      </w:r>
      <w:r w:rsidRPr="00326963">
        <w:rPr>
          <w:bCs/>
        </w:rPr>
        <w:t>)</w:t>
      </w:r>
      <w:r w:rsidRPr="00326963">
        <w:t xml:space="preserve"> </w:t>
      </w:r>
      <w:r w:rsidR="00B27093" w:rsidRPr="00326963">
        <w:t>Imaging software</w:t>
      </w:r>
      <w:r w:rsidRPr="00326963">
        <w:t xml:space="preserve"> output in which compressed traces collected by all 464 diodes are superimposed topographically over an image of the preparation.</w:t>
      </w:r>
      <w:r w:rsidR="00B67465">
        <w:t xml:space="preserve"> </w:t>
      </w:r>
      <w:r w:rsidRPr="00326963">
        <w:t xml:space="preserve">The positions of the 20 diodes whose traces are shown in </w:t>
      </w:r>
      <w:r w:rsidRPr="00326963">
        <w:rPr>
          <w:b/>
          <w:bCs/>
        </w:rPr>
        <w:t xml:space="preserve">C </w:t>
      </w:r>
      <w:r w:rsidRPr="00326963">
        <w:t xml:space="preserve">and </w:t>
      </w:r>
      <w:r w:rsidRPr="00326963">
        <w:rPr>
          <w:b/>
          <w:bCs/>
        </w:rPr>
        <w:t xml:space="preserve">D </w:t>
      </w:r>
      <w:r w:rsidRPr="00326963">
        <w:t>are highlighted in red.</w:t>
      </w:r>
      <w:r w:rsidR="00B67465">
        <w:rPr>
          <w:b/>
          <w:bCs/>
        </w:rPr>
        <w:t xml:space="preserve"> </w:t>
      </w:r>
      <w:r w:rsidRPr="00326963">
        <w:t>(</w:t>
      </w:r>
      <w:r w:rsidRPr="00326963">
        <w:rPr>
          <w:b/>
        </w:rPr>
        <w:t>F</w:t>
      </w:r>
      <w:r w:rsidRPr="00326963">
        <w:rPr>
          <w:bCs/>
        </w:rPr>
        <w:t>)</w:t>
      </w:r>
      <w:r w:rsidR="00E27548" w:rsidRPr="00326963">
        <w:rPr>
          <w:bCs/>
        </w:rPr>
        <w:t xml:space="preserve"> Thirty</w:t>
      </w:r>
      <w:r w:rsidRPr="00326963">
        <w:rPr>
          <w:bCs/>
        </w:rPr>
        <w:t xml:space="preserve"> selected single</w:t>
      </w:r>
      <w:r w:rsidR="00E27548" w:rsidRPr="00326963">
        <w:rPr>
          <w:bCs/>
        </w:rPr>
        <w:t>-</w:t>
      </w:r>
      <w:r w:rsidRPr="00326963">
        <w:rPr>
          <w:bCs/>
        </w:rPr>
        <w:t xml:space="preserve">neuron traces </w:t>
      </w:r>
      <w:r w:rsidR="007C1795">
        <w:rPr>
          <w:bCs/>
        </w:rPr>
        <w:t>generated by</w:t>
      </w:r>
      <w:r w:rsidR="007C1795" w:rsidRPr="00326963">
        <w:rPr>
          <w:bCs/>
        </w:rPr>
        <w:t xml:space="preserve"> </w:t>
      </w:r>
      <w:r w:rsidRPr="00326963">
        <w:rPr>
          <w:bCs/>
        </w:rPr>
        <w:t xml:space="preserve">spike-sorting </w:t>
      </w:r>
      <w:r w:rsidR="0074451C" w:rsidRPr="00326963">
        <w:rPr>
          <w:bCs/>
        </w:rPr>
        <w:t>via</w:t>
      </w:r>
      <w:r w:rsidRPr="00326963">
        <w:rPr>
          <w:bCs/>
        </w:rPr>
        <w:t xml:space="preserve"> </w:t>
      </w:r>
      <w:r w:rsidRPr="00326963">
        <w:t>ICA.</w:t>
      </w:r>
      <w:r w:rsidR="00B67465">
        <w:t xml:space="preserve"> </w:t>
      </w:r>
      <w:r w:rsidRPr="00326963">
        <w:t>(</w:t>
      </w:r>
      <w:r w:rsidRPr="00326963">
        <w:rPr>
          <w:b/>
        </w:rPr>
        <w:t>G</w:t>
      </w:r>
      <w:r w:rsidRPr="00326963">
        <w:rPr>
          <w:bCs/>
        </w:rPr>
        <w:t>)</w:t>
      </w:r>
      <w:r w:rsidRPr="00326963">
        <w:rPr>
          <w:b/>
        </w:rPr>
        <w:t xml:space="preserve"> </w:t>
      </w:r>
      <w:r w:rsidRPr="00326963">
        <w:t>An expanded view of four single</w:t>
      </w:r>
      <w:r w:rsidR="00E27548" w:rsidRPr="00326963">
        <w:t>-</w:t>
      </w:r>
      <w:r w:rsidRPr="00326963">
        <w:t xml:space="preserve">neuron traces, corresponding to the red box in </w:t>
      </w:r>
      <w:r w:rsidRPr="00326963">
        <w:rPr>
          <w:b/>
          <w:bCs/>
        </w:rPr>
        <w:t>F</w:t>
      </w:r>
      <w:r w:rsidRPr="00326963">
        <w:t>, display</w:t>
      </w:r>
      <w:r w:rsidR="007C1795">
        <w:t>s</w:t>
      </w:r>
      <w:r w:rsidRPr="00326963">
        <w:t xml:space="preserve"> their action potentials</w:t>
      </w:r>
      <w:r w:rsidR="00E27548" w:rsidRPr="00326963">
        <w:t xml:space="preserve"> at higher temporal resolution</w:t>
      </w:r>
      <w:r w:rsidRPr="00326963">
        <w:t>.</w:t>
      </w:r>
    </w:p>
    <w:p w14:paraId="49647780" w14:textId="77777777" w:rsidR="00A8349F" w:rsidRPr="00326963" w:rsidRDefault="00A8349F" w:rsidP="00F74241"/>
    <w:p w14:paraId="2E4932B5" w14:textId="7EF111DF" w:rsidR="00A8349F" w:rsidRPr="00326963" w:rsidRDefault="00A8349F" w:rsidP="00F74241">
      <w:r w:rsidRPr="00326963">
        <w:rPr>
          <w:b/>
        </w:rPr>
        <w:t>Figure 4</w:t>
      </w:r>
      <w:r w:rsidR="00B67465">
        <w:rPr>
          <w:b/>
        </w:rPr>
        <w:t xml:space="preserve">: </w:t>
      </w:r>
      <w:r w:rsidRPr="00326963">
        <w:rPr>
          <w:b/>
          <w:bCs/>
        </w:rPr>
        <w:t xml:space="preserve">Results from </w:t>
      </w:r>
      <w:r w:rsidRPr="00326963">
        <w:rPr>
          <w:b/>
          <w:bCs/>
          <w:i/>
          <w:iCs/>
        </w:rPr>
        <w:t>Aplysia</w:t>
      </w:r>
      <w:r w:rsidR="00004F98" w:rsidRPr="00326963">
        <w:rPr>
          <w:b/>
          <w:bCs/>
          <w:i/>
          <w:iCs/>
        </w:rPr>
        <w:t xml:space="preserve"> </w:t>
      </w:r>
      <w:proofErr w:type="spellStart"/>
      <w:r w:rsidR="00004F98" w:rsidRPr="00326963">
        <w:rPr>
          <w:b/>
          <w:bCs/>
          <w:i/>
          <w:iCs/>
        </w:rPr>
        <w:t>californica</w:t>
      </w:r>
      <w:proofErr w:type="spellEnd"/>
      <w:r w:rsidRPr="00326963">
        <w:rPr>
          <w:b/>
          <w:bCs/>
          <w:iCs/>
        </w:rPr>
        <w:t xml:space="preserve">, illustrating </w:t>
      </w:r>
      <w:r w:rsidRPr="00326963">
        <w:rPr>
          <w:b/>
          <w:bCs/>
        </w:rPr>
        <w:t>long</w:t>
      </w:r>
      <w:r w:rsidR="00B165AA" w:rsidRPr="00326963">
        <w:rPr>
          <w:b/>
          <w:bCs/>
        </w:rPr>
        <w:t>-</w:t>
      </w:r>
      <w:r w:rsidRPr="00326963">
        <w:rPr>
          <w:b/>
          <w:bCs/>
        </w:rPr>
        <w:t xml:space="preserve">duration recording, signal mapping, </w:t>
      </w:r>
      <w:r w:rsidRPr="00326963">
        <w:rPr>
          <w:b/>
          <w:bCs/>
          <w:color w:val="auto"/>
        </w:rPr>
        <w:t xml:space="preserve">and </w:t>
      </w:r>
      <w:r w:rsidRPr="00326963">
        <w:rPr>
          <w:b/>
          <w:bCs/>
        </w:rPr>
        <w:t>dimensionality reduction</w:t>
      </w:r>
      <w:r w:rsidRPr="00326963">
        <w:rPr>
          <w:b/>
          <w:bCs/>
          <w:color w:val="000000" w:themeColor="text1"/>
        </w:rPr>
        <w:t>.</w:t>
      </w:r>
      <w:r w:rsidRPr="00326963">
        <w:rPr>
          <w:b/>
          <w:bCs/>
        </w:rPr>
        <w:t xml:space="preserve"> </w:t>
      </w:r>
      <w:r w:rsidRPr="00326963">
        <w:t>(</w:t>
      </w:r>
      <w:r w:rsidRPr="00326963">
        <w:rPr>
          <w:b/>
        </w:rPr>
        <w:t>A</w:t>
      </w:r>
      <w:r w:rsidRPr="00326963">
        <w:rPr>
          <w:bCs/>
        </w:rPr>
        <w:t>)</w:t>
      </w:r>
      <w:r w:rsidR="00B67465">
        <w:t xml:space="preserve"> </w:t>
      </w:r>
      <w:r w:rsidR="00200646" w:rsidRPr="00326963">
        <w:t xml:space="preserve">The two phases of </w:t>
      </w:r>
      <w:r w:rsidRPr="00326963">
        <w:rPr>
          <w:i/>
          <w:iCs/>
        </w:rPr>
        <w:t>Aplysia</w:t>
      </w:r>
      <w:r w:rsidR="00200646" w:rsidRPr="00326963">
        <w:rPr>
          <w:i/>
          <w:iCs/>
        </w:rPr>
        <w:t>’s</w:t>
      </w:r>
      <w:r w:rsidRPr="00326963">
        <w:t xml:space="preserve"> sequential escape motor program</w:t>
      </w:r>
      <w:r w:rsidR="00AD1AB4" w:rsidRPr="00326963">
        <w:t xml:space="preserve">, the </w:t>
      </w:r>
      <w:proofErr w:type="gramStart"/>
      <w:r w:rsidR="00AD1AB4" w:rsidRPr="00326963">
        <w:t>gallop</w:t>
      </w:r>
      <w:proofErr w:type="gramEnd"/>
      <w:r w:rsidR="00AD1AB4" w:rsidRPr="00326963">
        <w:t xml:space="preserve"> and the crawl</w:t>
      </w:r>
      <w:r w:rsidRPr="00326963">
        <w:t>. (</w:t>
      </w:r>
      <w:r w:rsidRPr="00326963">
        <w:rPr>
          <w:b/>
        </w:rPr>
        <w:t>B</w:t>
      </w:r>
      <w:r w:rsidRPr="00326963">
        <w:rPr>
          <w:bCs/>
        </w:rPr>
        <w:t>)</w:t>
      </w:r>
      <w:r w:rsidRPr="00326963">
        <w:t xml:space="preserve"> Schematic of the imaging setup</w:t>
      </w:r>
      <w:r w:rsidR="00CA41EB" w:rsidRPr="00326963">
        <w:t>.</w:t>
      </w:r>
      <w:r w:rsidRPr="00326963">
        <w:t xml:space="preserve"> Ce = cerebral ganglion; Pl = pleural ganglion; Pd = pedal ganglion.</w:t>
      </w:r>
      <w:r w:rsidR="00B67465">
        <w:t xml:space="preserve"> </w:t>
      </w:r>
      <w:r w:rsidRPr="00326963">
        <w:t>(</w:t>
      </w:r>
      <w:r w:rsidRPr="00326963">
        <w:rPr>
          <w:b/>
        </w:rPr>
        <w:t>C</w:t>
      </w:r>
      <w:r w:rsidRPr="00326963">
        <w:rPr>
          <w:bCs/>
        </w:rPr>
        <w:t>)</w:t>
      </w:r>
      <w:r w:rsidRPr="00326963">
        <w:t xml:space="preserve"> A 20</w:t>
      </w:r>
      <w:r w:rsidR="007376C8" w:rsidRPr="00326963">
        <w:t xml:space="preserve"> </w:t>
      </w:r>
      <w:r w:rsidRPr="00326963">
        <w:t xml:space="preserve">min recording of 81 neurons in the right pedal ganglion responding to a stimulus </w:t>
      </w:r>
      <w:r w:rsidR="00CA41EB" w:rsidRPr="00326963">
        <w:t xml:space="preserve">to the contralateral PdN9 </w:t>
      </w:r>
      <w:r w:rsidRPr="00326963">
        <w:t xml:space="preserve">(indicated by the arrow). Green, cyan, and dark blue bars below the traces indicate the pre-stimulus period, the gallop, and the crawl phases </w:t>
      </w:r>
      <w:r w:rsidRPr="00326963">
        <w:lastRenderedPageBreak/>
        <w:t>of the escape motor program, respectively</w:t>
      </w:r>
      <w:r w:rsidR="00B67465">
        <w:t xml:space="preserve">. </w:t>
      </w:r>
      <w:r w:rsidRPr="00326963">
        <w:t>(</w:t>
      </w:r>
      <w:r w:rsidRPr="00326963">
        <w:rPr>
          <w:b/>
        </w:rPr>
        <w:t>D</w:t>
      </w:r>
      <w:r w:rsidRPr="00326963">
        <w:rPr>
          <w:bCs/>
        </w:rPr>
        <w:t>)</w:t>
      </w:r>
      <w:r w:rsidRPr="00326963">
        <w:t xml:space="preserve"> An image of the preparation with </w:t>
      </w:r>
      <w:r w:rsidR="00200646" w:rsidRPr="00326963">
        <w:t xml:space="preserve">mapped </w:t>
      </w:r>
      <w:r w:rsidR="007035D7">
        <w:t xml:space="preserve">probabilistic </w:t>
      </w:r>
      <w:r w:rsidRPr="00326963">
        <w:t xml:space="preserve">Gaussian distributions </w:t>
      </w:r>
      <w:r w:rsidR="00200646" w:rsidRPr="00326963">
        <w:t xml:space="preserve">of </w:t>
      </w:r>
      <w:r w:rsidRPr="00326963">
        <w:t xml:space="preserve">the locations of all 81 </w:t>
      </w:r>
      <w:r w:rsidR="00AD1AB4" w:rsidRPr="00326963">
        <w:t xml:space="preserve">neuronal </w:t>
      </w:r>
      <w:r w:rsidRPr="00326963">
        <w:t>signal sources identified by ICA.</w:t>
      </w:r>
      <w:r w:rsidR="00B67465">
        <w:t xml:space="preserve"> </w:t>
      </w:r>
      <w:r w:rsidRPr="00326963">
        <w:t xml:space="preserve">The green outline represents the </w:t>
      </w:r>
      <w:r w:rsidR="0074451C" w:rsidRPr="00326963">
        <w:t xml:space="preserve">position of the </w:t>
      </w:r>
      <w:r w:rsidRPr="00326963">
        <w:t>hexagonal face of the PDA</w:t>
      </w:r>
      <w:r w:rsidR="007035D7">
        <w:t xml:space="preserve"> with respect to</w:t>
      </w:r>
      <w:r w:rsidR="0074451C" w:rsidRPr="00326963">
        <w:t xml:space="preserve"> the ganglion</w:t>
      </w:r>
      <w:r w:rsidRPr="00326963">
        <w:t>.</w:t>
      </w:r>
      <w:r w:rsidR="00B67465">
        <w:t xml:space="preserve"> </w:t>
      </w:r>
      <w:r w:rsidRPr="00326963">
        <w:t xml:space="preserve">The numbers on each Gaussian correspond to the trace numbers in </w:t>
      </w:r>
      <w:r w:rsidRPr="00326963">
        <w:rPr>
          <w:b/>
          <w:bCs/>
        </w:rPr>
        <w:t>C</w:t>
      </w:r>
      <w:r w:rsidRPr="00326963">
        <w:t>.</w:t>
      </w:r>
      <w:r w:rsidR="00B67465">
        <w:t xml:space="preserve"> </w:t>
      </w:r>
      <w:r w:rsidRPr="00326963">
        <w:t>(</w:t>
      </w:r>
      <w:r w:rsidRPr="00326963">
        <w:rPr>
          <w:b/>
        </w:rPr>
        <w:t>E</w:t>
      </w:r>
      <w:r w:rsidRPr="00326963">
        <w:rPr>
          <w:bCs/>
        </w:rPr>
        <w:t>)</w:t>
      </w:r>
      <w:r w:rsidRPr="00326963">
        <w:t xml:space="preserve"> </w:t>
      </w:r>
      <w:r w:rsidR="001429EC" w:rsidRPr="00326963">
        <w:t>D</w:t>
      </w:r>
      <w:r w:rsidRPr="00326963">
        <w:t>imensionality reduction using principal component analysis</w:t>
      </w:r>
      <w:r w:rsidR="00CA41EB" w:rsidRPr="00326963">
        <w:t xml:space="preserve"> p</w:t>
      </w:r>
      <w:r w:rsidRPr="00326963">
        <w:t>lotting the first three principal components against each other over the course of the 20</w:t>
      </w:r>
      <w:r w:rsidR="00B67465">
        <w:t xml:space="preserve"> </w:t>
      </w:r>
      <w:r w:rsidRPr="00326963">
        <w:t>mi</w:t>
      </w:r>
      <w:r w:rsidR="00B165AA" w:rsidRPr="00326963">
        <w:t>n</w:t>
      </w:r>
      <w:r w:rsidRPr="00326963">
        <w:t xml:space="preserve"> file</w:t>
      </w:r>
      <w:r w:rsidR="00CA41EB" w:rsidRPr="00326963">
        <w:t xml:space="preserve">. The pre-stimulatory baseline, gallop, and crawl epochs are shown in green, cyan, and dark blue, respectively. </w:t>
      </w:r>
      <w:r w:rsidRPr="00326963">
        <w:t xml:space="preserve">See </w:t>
      </w:r>
      <w:r w:rsidRPr="00326963">
        <w:rPr>
          <w:b/>
          <w:bCs/>
        </w:rPr>
        <w:t>Videos 1</w:t>
      </w:r>
      <w:r w:rsidR="00200646" w:rsidRPr="00326963">
        <w:rPr>
          <w:b/>
          <w:bCs/>
        </w:rPr>
        <w:t>-</w:t>
      </w:r>
      <w:r w:rsidRPr="00326963">
        <w:rPr>
          <w:b/>
          <w:bCs/>
        </w:rPr>
        <w:t>3</w:t>
      </w:r>
      <w:r w:rsidRPr="00326963">
        <w:t xml:space="preserve"> for animations of neuronal firing corresponding to this recording.</w:t>
      </w:r>
    </w:p>
    <w:p w14:paraId="492B0EFD" w14:textId="77777777" w:rsidR="00A8349F" w:rsidRPr="00326963" w:rsidRDefault="00A8349F" w:rsidP="00F74241"/>
    <w:p w14:paraId="13EAD375" w14:textId="36AC1A0F" w:rsidR="00A8349F" w:rsidRPr="00326963" w:rsidRDefault="00A8349F" w:rsidP="00F74241">
      <w:r w:rsidRPr="00326963">
        <w:rPr>
          <w:b/>
        </w:rPr>
        <w:t>Figure 5</w:t>
      </w:r>
      <w:r w:rsidR="00B67465">
        <w:rPr>
          <w:b/>
        </w:rPr>
        <w:t xml:space="preserve">: </w:t>
      </w:r>
      <w:r w:rsidRPr="00326963">
        <w:rPr>
          <w:b/>
          <w:bCs/>
        </w:rPr>
        <w:t xml:space="preserve">Results from </w:t>
      </w:r>
      <w:proofErr w:type="spellStart"/>
      <w:r w:rsidRPr="00326963">
        <w:rPr>
          <w:b/>
          <w:bCs/>
          <w:i/>
          <w:iCs/>
        </w:rPr>
        <w:t>Berghia</w:t>
      </w:r>
      <w:proofErr w:type="spellEnd"/>
      <w:r w:rsidR="00004F98" w:rsidRPr="00326963">
        <w:rPr>
          <w:b/>
          <w:bCs/>
          <w:i/>
          <w:iCs/>
        </w:rPr>
        <w:t xml:space="preserve"> </w:t>
      </w:r>
      <w:proofErr w:type="spellStart"/>
      <w:r w:rsidR="00004F98" w:rsidRPr="00326963">
        <w:rPr>
          <w:b/>
          <w:bCs/>
          <w:i/>
          <w:iCs/>
        </w:rPr>
        <w:t>stephanieae</w:t>
      </w:r>
      <w:proofErr w:type="spellEnd"/>
      <w:r w:rsidRPr="00326963">
        <w:rPr>
          <w:b/>
        </w:rPr>
        <w:t>, a new species for neuroscience, illustrating network graphing, functional clustering</w:t>
      </w:r>
      <w:r w:rsidRPr="00326963">
        <w:rPr>
          <w:b/>
          <w:color w:val="auto"/>
        </w:rPr>
        <w:t>, and bilateral signal mapping</w:t>
      </w:r>
      <w:r w:rsidRPr="00326963">
        <w:t>. (</w:t>
      </w:r>
      <w:r w:rsidRPr="00326963">
        <w:rPr>
          <w:b/>
        </w:rPr>
        <w:t>A</w:t>
      </w:r>
      <w:r w:rsidRPr="00326963">
        <w:rPr>
          <w:bCs/>
        </w:rPr>
        <w:t>)</w:t>
      </w:r>
      <w:r w:rsidRPr="00326963">
        <w:t xml:space="preserve"> </w:t>
      </w:r>
      <w:r w:rsidR="00004F98" w:rsidRPr="00326963">
        <w:t xml:space="preserve">A </w:t>
      </w:r>
      <w:proofErr w:type="spellStart"/>
      <w:r w:rsidRPr="00326963">
        <w:rPr>
          <w:i/>
        </w:rPr>
        <w:t>Berghia</w:t>
      </w:r>
      <w:proofErr w:type="spellEnd"/>
      <w:r w:rsidR="00004F98" w:rsidRPr="00326963">
        <w:rPr>
          <w:i/>
        </w:rPr>
        <w:t xml:space="preserve"> </w:t>
      </w:r>
      <w:r w:rsidR="00004F98" w:rsidRPr="00326963">
        <w:rPr>
          <w:iCs/>
        </w:rPr>
        <w:t>specimen</w:t>
      </w:r>
      <w:r w:rsidRPr="00326963">
        <w:t>.</w:t>
      </w:r>
      <w:r w:rsidR="00004F98" w:rsidRPr="00326963">
        <w:t xml:space="preserve"> </w:t>
      </w:r>
      <w:r w:rsidRPr="00326963">
        <w:t>(</w:t>
      </w:r>
      <w:r w:rsidRPr="00326963">
        <w:rPr>
          <w:b/>
        </w:rPr>
        <w:t>B</w:t>
      </w:r>
      <w:r w:rsidRPr="00326963">
        <w:rPr>
          <w:bCs/>
        </w:rPr>
        <w:t>)</w:t>
      </w:r>
      <w:r w:rsidRPr="00326963">
        <w:t xml:space="preserve"> Schematic of the imaging setup</w:t>
      </w:r>
      <w:r w:rsidR="00CA41EB" w:rsidRPr="00326963">
        <w:t xml:space="preserve">.  </w:t>
      </w:r>
      <w:r w:rsidRPr="00326963">
        <w:t xml:space="preserve">Ce = cerebral lobe of the </w:t>
      </w:r>
      <w:proofErr w:type="spellStart"/>
      <w:r w:rsidRPr="00326963">
        <w:t>cerebropleural</w:t>
      </w:r>
      <w:proofErr w:type="spellEnd"/>
      <w:r w:rsidRPr="00326963">
        <w:t xml:space="preserve"> ganglion; Pl = pleural lobe of the </w:t>
      </w:r>
      <w:proofErr w:type="spellStart"/>
      <w:r w:rsidRPr="00326963">
        <w:t>cerebropleural</w:t>
      </w:r>
      <w:proofErr w:type="spellEnd"/>
      <w:r w:rsidRPr="00326963">
        <w:t xml:space="preserve"> ganglion; Pd = pedal ganglion; R</w:t>
      </w:r>
      <w:r w:rsidR="00004F98" w:rsidRPr="00326963">
        <w:t>h</w:t>
      </w:r>
      <w:r w:rsidRPr="00326963">
        <w:t xml:space="preserve"> = rhinophore </w:t>
      </w:r>
      <w:r w:rsidR="008138C7" w:rsidRPr="00326963">
        <w:t>ganglion</w:t>
      </w:r>
      <w:r w:rsidRPr="00326963">
        <w:t>.</w:t>
      </w:r>
      <w:r w:rsidR="00B67465">
        <w:t xml:space="preserve"> </w:t>
      </w:r>
      <w:r w:rsidRPr="00326963">
        <w:t>(</w:t>
      </w:r>
      <w:r w:rsidRPr="00326963">
        <w:rPr>
          <w:b/>
        </w:rPr>
        <w:t>C</w:t>
      </w:r>
      <w:r w:rsidRPr="00326963">
        <w:rPr>
          <w:bCs/>
        </w:rPr>
        <w:t>)</w:t>
      </w:r>
      <w:r w:rsidRPr="00326963">
        <w:t xml:space="preserve"> Traces displaying the spontaneous and stimulus-evoked activity of 55 bilateral neurons in the </w:t>
      </w:r>
      <w:proofErr w:type="spellStart"/>
      <w:r w:rsidRPr="00326963">
        <w:t>cerebropleural</w:t>
      </w:r>
      <w:proofErr w:type="spellEnd"/>
      <w:r w:rsidRPr="00326963">
        <w:t xml:space="preserve"> ganglia (delivery of the stimulus is indicated by the arrow).</w:t>
      </w:r>
      <w:r w:rsidR="00B67465">
        <w:t xml:space="preserve"> </w:t>
      </w:r>
      <w:r w:rsidRPr="00326963">
        <w:t>(</w:t>
      </w:r>
      <w:r w:rsidRPr="00326963">
        <w:rPr>
          <w:b/>
        </w:rPr>
        <w:t>D</w:t>
      </w:r>
      <w:r w:rsidRPr="00326963">
        <w:rPr>
          <w:bCs/>
        </w:rPr>
        <w:t>) A network graph displaying the ten functional ensembles, each assigned a unique color, identified through consensus clustering.</w:t>
      </w:r>
      <w:r w:rsidR="00B67465">
        <w:rPr>
          <w:bCs/>
        </w:rPr>
        <w:t xml:space="preserve"> </w:t>
      </w:r>
      <w:r w:rsidRPr="00326963">
        <w:rPr>
          <w:bCs/>
        </w:rPr>
        <w:t xml:space="preserve">Nodes in this plot represent neurons, where </w:t>
      </w:r>
      <w:r w:rsidR="00004F98" w:rsidRPr="00326963">
        <w:rPr>
          <w:bCs/>
        </w:rPr>
        <w:t>distance in network space</w:t>
      </w:r>
      <w:r w:rsidRPr="00326963">
        <w:rPr>
          <w:bCs/>
        </w:rPr>
        <w:t xml:space="preserve"> represents the degree of firing correlation within and between ensembles.</w:t>
      </w:r>
      <w:r w:rsidR="00B67465">
        <w:rPr>
          <w:bCs/>
        </w:rPr>
        <w:t xml:space="preserve"> </w:t>
      </w:r>
      <w:r w:rsidRPr="00326963">
        <w:t>(</w:t>
      </w:r>
      <w:r w:rsidRPr="00326963">
        <w:rPr>
          <w:b/>
        </w:rPr>
        <w:t>E</w:t>
      </w:r>
      <w:r w:rsidRPr="00326963">
        <w:rPr>
          <w:bCs/>
        </w:rPr>
        <w:t>)</w:t>
      </w:r>
      <w:r w:rsidRPr="00326963">
        <w:t xml:space="preserve"> The traces in </w:t>
      </w:r>
      <w:r w:rsidRPr="00326963">
        <w:rPr>
          <w:b/>
          <w:bCs/>
        </w:rPr>
        <w:t>C</w:t>
      </w:r>
      <w:r w:rsidRPr="00326963">
        <w:t xml:space="preserve"> are rearranged and color-coded (following the color scheme of </w:t>
      </w:r>
      <w:r w:rsidRPr="00326963">
        <w:rPr>
          <w:b/>
          <w:bCs/>
        </w:rPr>
        <w:t>D</w:t>
      </w:r>
      <w:r w:rsidRPr="00326963">
        <w:t>) into functional ensembles.</w:t>
      </w:r>
      <w:r w:rsidR="00B67465">
        <w:t xml:space="preserve"> </w:t>
      </w:r>
      <w:r w:rsidRPr="00326963">
        <w:t>(</w:t>
      </w:r>
      <w:r w:rsidRPr="00326963">
        <w:rPr>
          <w:b/>
        </w:rPr>
        <w:t>F</w:t>
      </w:r>
      <w:r w:rsidRPr="00326963">
        <w:rPr>
          <w:bCs/>
        </w:rPr>
        <w:t>)</w:t>
      </w:r>
      <w:r w:rsidRPr="00326963">
        <w:t xml:space="preserve"> An image of the preparation showing the</w:t>
      </w:r>
      <w:r w:rsidR="007035D7">
        <w:t xml:space="preserve"> </w:t>
      </w:r>
      <w:r w:rsidR="004F5819">
        <w:t xml:space="preserve">mapped </w:t>
      </w:r>
      <w:r w:rsidRPr="00326963">
        <w:t>location</w:t>
      </w:r>
      <w:r w:rsidR="007035D7">
        <w:t>s</w:t>
      </w:r>
      <w:r w:rsidRPr="00326963">
        <w:t xml:space="preserve"> of the signals from every recorded neuron, and the trace numbers in </w:t>
      </w:r>
      <w:r w:rsidRPr="00326963">
        <w:rPr>
          <w:b/>
          <w:bCs/>
        </w:rPr>
        <w:t xml:space="preserve">C </w:t>
      </w:r>
      <w:r w:rsidRPr="00326963">
        <w:t xml:space="preserve">and </w:t>
      </w:r>
      <w:r w:rsidRPr="00326963">
        <w:rPr>
          <w:b/>
          <w:bCs/>
        </w:rPr>
        <w:t xml:space="preserve">E </w:t>
      </w:r>
      <w:r w:rsidRPr="00326963">
        <w:t xml:space="preserve">to which they correspond. </w:t>
      </w:r>
    </w:p>
    <w:p w14:paraId="32BEF749" w14:textId="77777777" w:rsidR="00A8349F" w:rsidRPr="00326963" w:rsidRDefault="00A8349F" w:rsidP="00F74241"/>
    <w:p w14:paraId="632185CE" w14:textId="15AE8214" w:rsidR="00A8349F" w:rsidRPr="00326963" w:rsidRDefault="00A8349F" w:rsidP="00F74241">
      <w:r w:rsidRPr="00326963">
        <w:rPr>
          <w:b/>
          <w:bCs/>
        </w:rPr>
        <w:t>Video 1:</w:t>
      </w:r>
      <w:r w:rsidRPr="00326963">
        <w:t xml:space="preserve"> </w:t>
      </w:r>
      <w:r w:rsidRPr="00326963">
        <w:rPr>
          <w:b/>
          <w:bCs/>
        </w:rPr>
        <w:t xml:space="preserve">Animation of the full, 20-minute </w:t>
      </w:r>
      <w:r w:rsidRPr="00326963">
        <w:rPr>
          <w:b/>
          <w:bCs/>
          <w:i/>
          <w:iCs/>
        </w:rPr>
        <w:t>Aplysia</w:t>
      </w:r>
      <w:r w:rsidRPr="00326963">
        <w:rPr>
          <w:b/>
          <w:bCs/>
        </w:rPr>
        <w:t xml:space="preserve"> escape locomotor program</w:t>
      </w:r>
      <w:r w:rsidRPr="00326963">
        <w:t>.</w:t>
      </w:r>
      <w:r w:rsidR="00B67465">
        <w:t xml:space="preserve"> </w:t>
      </w:r>
      <w:r w:rsidRPr="00326963">
        <w:t>The opacity of the white shapes overlying 81 individual neurons in the right pedal ganglion (left panel) was driven by the corresponding neuronal traces (right panel) and varied linearly as a function of average spike rate (binned per every 0.61 s of real time in the recording).</w:t>
      </w:r>
      <w:r w:rsidR="004460B7" w:rsidRPr="00326963">
        <w:t xml:space="preserve"> </w:t>
      </w:r>
      <w:r w:rsidR="008138C7" w:rsidRPr="00326963">
        <w:t xml:space="preserve">For each neuron, </w:t>
      </w:r>
      <w:r w:rsidRPr="00326963">
        <w:t xml:space="preserve">full opacity </w:t>
      </w:r>
      <w:r w:rsidR="008138C7" w:rsidRPr="00326963">
        <w:t>was normalized to its maxim</w:t>
      </w:r>
      <w:r w:rsidR="0074451C" w:rsidRPr="00326963">
        <w:t>um</w:t>
      </w:r>
      <w:r w:rsidR="008138C7" w:rsidRPr="00326963">
        <w:t xml:space="preserve"> firing rate</w:t>
      </w:r>
      <w:r w:rsidRPr="00326963">
        <w:t xml:space="preserve"> over the duration of the recording.</w:t>
      </w:r>
      <w:r w:rsidR="00B67465">
        <w:t xml:space="preserve"> </w:t>
      </w:r>
      <w:r w:rsidRPr="00326963">
        <w:t>One second of elapsed time in the video represents 12.2 s of real time.</w:t>
      </w:r>
      <w:r w:rsidR="00B67465">
        <w:t xml:space="preserve"> </w:t>
      </w:r>
      <w:r w:rsidRPr="00326963">
        <w:t>The scale bar corresponds to real time, with the green, cyan, and dark blue lines below the traces indicating the pre-stimulus baseline, gallop</w:t>
      </w:r>
      <w:r w:rsidR="00B67465">
        <w:t>,</w:t>
      </w:r>
      <w:r w:rsidRPr="00326963">
        <w:t xml:space="preserve"> and crawl phases of the escape locomotor program, respectively. </w:t>
      </w:r>
      <w:r w:rsidR="00D22828" w:rsidRPr="00326963">
        <w:t>The y</w:t>
      </w:r>
      <w:r w:rsidRPr="00326963">
        <w:t xml:space="preserve">ellow boxes around the gallop </w:t>
      </w:r>
      <w:r w:rsidR="00D22828" w:rsidRPr="00326963">
        <w:t xml:space="preserve">phase </w:t>
      </w:r>
      <w:r w:rsidRPr="00326963">
        <w:t xml:space="preserve">and </w:t>
      </w:r>
      <w:r w:rsidR="00D22828" w:rsidRPr="00326963">
        <w:t xml:space="preserve">a portion of the </w:t>
      </w:r>
      <w:r w:rsidRPr="00326963">
        <w:t xml:space="preserve">crawl phase </w:t>
      </w:r>
      <w:r w:rsidR="0074451C" w:rsidRPr="00326963">
        <w:t xml:space="preserve">indicate the recording excerpts </w:t>
      </w:r>
      <w:r w:rsidRPr="00326963">
        <w:t xml:space="preserve">used to generate the animations in </w:t>
      </w:r>
      <w:r w:rsidRPr="00326963">
        <w:rPr>
          <w:b/>
        </w:rPr>
        <w:t>Videos 2</w:t>
      </w:r>
      <w:r w:rsidRPr="00326963">
        <w:t xml:space="preserve"> and </w:t>
      </w:r>
      <w:r w:rsidRPr="00326963">
        <w:rPr>
          <w:b/>
        </w:rPr>
        <w:t>3</w:t>
      </w:r>
      <w:r w:rsidRPr="00326963">
        <w:t xml:space="preserve">.  </w:t>
      </w:r>
    </w:p>
    <w:p w14:paraId="18172B52" w14:textId="77777777" w:rsidR="00A8349F" w:rsidRPr="00326963" w:rsidRDefault="00A8349F" w:rsidP="00F74241"/>
    <w:p w14:paraId="4BE5A974" w14:textId="79FE1772" w:rsidR="00A8349F" w:rsidRPr="00326963" w:rsidRDefault="00A8349F" w:rsidP="00F74241">
      <w:r w:rsidRPr="00326963">
        <w:rPr>
          <w:b/>
          <w:bCs/>
        </w:rPr>
        <w:t xml:space="preserve">Video 2: Animation of the gallop phase of the </w:t>
      </w:r>
      <w:r w:rsidRPr="00326963">
        <w:rPr>
          <w:b/>
          <w:bCs/>
          <w:i/>
          <w:iCs/>
        </w:rPr>
        <w:t>Aplysia</w:t>
      </w:r>
      <w:r w:rsidRPr="00326963">
        <w:rPr>
          <w:b/>
          <w:bCs/>
        </w:rPr>
        <w:t xml:space="preserve"> escape locomotor program.</w:t>
      </w:r>
      <w:r w:rsidR="00B67465">
        <w:rPr>
          <w:b/>
          <w:bCs/>
        </w:rPr>
        <w:t xml:space="preserve"> </w:t>
      </w:r>
      <w:r w:rsidRPr="00326963">
        <w:rPr>
          <w:bCs/>
        </w:rPr>
        <w:t>Consensus clustering was performed on all 81 recorded neurons in just the gallop phase of the motor program to derive the functional ensembles, using the approach and software described and made available in</w:t>
      </w:r>
      <w:r w:rsidR="00B67465">
        <w:rPr>
          <w:bCs/>
        </w:rPr>
        <w:t xml:space="preserve"> ref.</w:t>
      </w:r>
      <w:r w:rsidR="000C11DF">
        <w:rPr>
          <w:bCs/>
        </w:rPr>
        <w:fldChar w:fldCharType="begin"/>
      </w:r>
      <w:r w:rsidR="000C11DF">
        <w:rPr>
          <w:bCs/>
        </w:rPr>
        <w:instrText xml:space="preserve"> ADDIN EN.CITE &lt;EndNote&gt;&lt;Cite&gt;&lt;Author&gt;Bruno&lt;/Author&gt;&lt;Year&gt;2015&lt;/Year&gt;&lt;RecNum&gt;4354&lt;/RecNum&gt;&lt;DisplayText&gt;&lt;style face="superscript"&gt;12&lt;/style&gt;&lt;/DisplayText&gt;&lt;record&gt;&lt;rec-number&gt;4354&lt;/rec-number&gt;&lt;foreign-keys&gt;&lt;key app="EN" db-id="evt0wwdv8t9peaefxe35xfwa2wtxxfte0dvt" timestamp="0"&gt;4354&lt;/key&gt;&lt;/foreign-keys&gt;&lt;ref-type name="Journal Article"&gt;17&lt;/ref-type&gt;&lt;contributors&gt;&lt;authors&gt;&lt;author&gt;Bruno, A. M.&lt;/author&gt;&lt;author&gt;Frost, W. N.&lt;/author&gt;&lt;author&gt;Humphries, M. D.&lt;/author&gt;&lt;/authors&gt;&lt;/contributors&gt;&lt;titles&gt;&lt;title&gt;Modular deconstruction reveals the dynamical and physical building blocks of a locomotion motor program&lt;/title&gt;&lt;secondary-title&gt;Neuron&lt;/secondary-title&gt;&lt;/titles&gt;&lt;periodical&gt;&lt;full-title&gt;Neuron&lt;/full-title&gt;&lt;abbr-1&gt;Neuron&lt;/abbr-1&gt;&lt;/periodical&gt;&lt;pages&gt;304-318&lt;/pages&gt;&lt;volume&gt;86&lt;/volume&gt;&lt;number&gt;1&lt;/number&gt;&lt;dates&gt;&lt;year&gt;2015&lt;/year&gt;&lt;/dates&gt;&lt;urls&gt;&lt;/urls&gt;&lt;/record&gt;&lt;/Cite&gt;&lt;/EndNote&gt;</w:instrText>
      </w:r>
      <w:r w:rsidR="000C11DF">
        <w:rPr>
          <w:bCs/>
        </w:rPr>
        <w:fldChar w:fldCharType="separate"/>
      </w:r>
      <w:r w:rsidR="000C11DF" w:rsidRPr="000C11DF">
        <w:rPr>
          <w:bCs/>
          <w:noProof/>
          <w:vertAlign w:val="superscript"/>
        </w:rPr>
        <w:t>12</w:t>
      </w:r>
      <w:r w:rsidR="000C11DF">
        <w:rPr>
          <w:bCs/>
        </w:rPr>
        <w:fldChar w:fldCharType="end"/>
      </w:r>
      <w:r w:rsidRPr="00326963">
        <w:rPr>
          <w:bCs/>
        </w:rPr>
        <w:t>.</w:t>
      </w:r>
      <w:r w:rsidR="00B67465">
        <w:rPr>
          <w:bCs/>
        </w:rPr>
        <w:t xml:space="preserve"> </w:t>
      </w:r>
      <w:r w:rsidR="0074451C" w:rsidRPr="00326963">
        <w:rPr>
          <w:bCs/>
        </w:rPr>
        <w:t>Neuronal e</w:t>
      </w:r>
      <w:r w:rsidRPr="00326963">
        <w:t xml:space="preserve">nsembles exhibiting largely tonic or irregular firing patterns during this phase of the escape program were </w:t>
      </w:r>
      <w:r w:rsidR="00D82402">
        <w:t>omitted</w:t>
      </w:r>
      <w:r w:rsidR="00D82402" w:rsidRPr="00326963">
        <w:t xml:space="preserve"> </w:t>
      </w:r>
      <w:r w:rsidRPr="00326963">
        <w:t>from this video.</w:t>
      </w:r>
      <w:r w:rsidR="00B67465">
        <w:t xml:space="preserve"> </w:t>
      </w:r>
      <w:r w:rsidRPr="00326963">
        <w:t>The action potentials of the neurons belonging to the black and olive</w:t>
      </w:r>
      <w:r w:rsidR="00B67465">
        <w:t>-</w:t>
      </w:r>
      <w:r w:rsidRPr="00326963">
        <w:t xml:space="preserve">green ensembles can be heard in the audio track of the video, </w:t>
      </w:r>
      <w:r w:rsidR="0074451C" w:rsidRPr="00326963">
        <w:t xml:space="preserve">with the corresponding </w:t>
      </w:r>
      <w:r w:rsidRPr="00326963">
        <w:t>neurons and traces highlighted.</w:t>
      </w:r>
      <w:r w:rsidR="00B67465">
        <w:t xml:space="preserve"> </w:t>
      </w:r>
      <w:r w:rsidRPr="00326963">
        <w:t xml:space="preserve">Average spike rates were normalized as in </w:t>
      </w:r>
      <w:r w:rsidRPr="00326963">
        <w:rPr>
          <w:b/>
          <w:bCs/>
        </w:rPr>
        <w:t>Video 1</w:t>
      </w:r>
      <w:r w:rsidRPr="00326963">
        <w:t xml:space="preserve"> and with equivalent time binning; 1 s of elapsed time in the video corresponds to 6.1 s of real time. </w:t>
      </w:r>
    </w:p>
    <w:p w14:paraId="44A2979D" w14:textId="77777777" w:rsidR="00A8349F" w:rsidRPr="00326963" w:rsidRDefault="00A8349F" w:rsidP="00F74241"/>
    <w:p w14:paraId="069257D4" w14:textId="3CD411C3" w:rsidR="007A4DD6" w:rsidRPr="00F74241" w:rsidRDefault="00A8349F" w:rsidP="00F74241">
      <w:pPr>
        <w:rPr>
          <w:color w:val="808080" w:themeColor="background1" w:themeShade="80"/>
        </w:rPr>
      </w:pPr>
      <w:r w:rsidRPr="00326963">
        <w:rPr>
          <w:b/>
          <w:bCs/>
        </w:rPr>
        <w:t xml:space="preserve">Video 3: Animation of the crawl phase of the </w:t>
      </w:r>
      <w:r w:rsidRPr="00326963">
        <w:rPr>
          <w:b/>
          <w:bCs/>
          <w:i/>
          <w:iCs/>
        </w:rPr>
        <w:t>Aplysia</w:t>
      </w:r>
      <w:r w:rsidRPr="00326963">
        <w:rPr>
          <w:b/>
          <w:bCs/>
        </w:rPr>
        <w:t xml:space="preserve"> escape locomotor program.</w:t>
      </w:r>
      <w:r w:rsidR="00B67465">
        <w:rPr>
          <w:b/>
          <w:bCs/>
        </w:rPr>
        <w:t xml:space="preserve"> </w:t>
      </w:r>
      <w:r w:rsidRPr="00326963">
        <w:rPr>
          <w:bCs/>
        </w:rPr>
        <w:t xml:space="preserve">Consensus </w:t>
      </w:r>
      <w:r w:rsidRPr="00326963">
        <w:rPr>
          <w:bCs/>
        </w:rPr>
        <w:lastRenderedPageBreak/>
        <w:t>clustering was performed on all 81 recorded neurons in just the crawl phase of the motor program to derive the functional ensembles.</w:t>
      </w:r>
      <w:r w:rsidR="00B67465">
        <w:rPr>
          <w:bCs/>
        </w:rPr>
        <w:t xml:space="preserve"> </w:t>
      </w:r>
      <w:r w:rsidRPr="00326963">
        <w:rPr>
          <w:bCs/>
        </w:rPr>
        <w:t xml:space="preserve">Ensembles exhibiting largely tonic or irregular firing patterns during this phase of the motor program were </w:t>
      </w:r>
      <w:r w:rsidR="002D1952">
        <w:rPr>
          <w:bCs/>
        </w:rPr>
        <w:t>omitted</w:t>
      </w:r>
      <w:r w:rsidR="002D1952" w:rsidRPr="00326963">
        <w:rPr>
          <w:bCs/>
        </w:rPr>
        <w:t xml:space="preserve"> </w:t>
      </w:r>
      <w:r w:rsidRPr="00326963">
        <w:rPr>
          <w:bCs/>
        </w:rPr>
        <w:t>from this video.</w:t>
      </w:r>
      <w:r w:rsidR="00B67465">
        <w:rPr>
          <w:bCs/>
        </w:rPr>
        <w:t xml:space="preserve"> </w:t>
      </w:r>
      <w:r w:rsidRPr="00326963">
        <w:t xml:space="preserve">Average spike rates were normalized as in </w:t>
      </w:r>
      <w:r w:rsidRPr="00326963">
        <w:rPr>
          <w:b/>
          <w:bCs/>
        </w:rPr>
        <w:t>Videos 1</w:t>
      </w:r>
      <w:r w:rsidRPr="00326963">
        <w:t xml:space="preserve"> and </w:t>
      </w:r>
      <w:r w:rsidRPr="00326963">
        <w:rPr>
          <w:b/>
          <w:bCs/>
        </w:rPr>
        <w:t>2</w:t>
      </w:r>
      <w:r w:rsidRPr="00326963">
        <w:t xml:space="preserve"> and with equivalent time binning; 1 s of elapsed time in the video corresponds to approximately 12.2 s of real time. </w:t>
      </w:r>
    </w:p>
    <w:p w14:paraId="75182EC3" w14:textId="77777777" w:rsidR="00B32616" w:rsidRPr="00F74241" w:rsidRDefault="00B32616" w:rsidP="00F74241">
      <w:pPr>
        <w:rPr>
          <w:color w:val="808080" w:themeColor="background1" w:themeShade="80"/>
        </w:rPr>
      </w:pPr>
    </w:p>
    <w:p w14:paraId="64B8CF78" w14:textId="354935B0" w:rsidR="006305D7" w:rsidRPr="00F74241" w:rsidRDefault="006305D7" w:rsidP="00F74241">
      <w:pPr>
        <w:rPr>
          <w:b/>
        </w:rPr>
      </w:pPr>
      <w:r w:rsidRPr="00F74241">
        <w:rPr>
          <w:b/>
        </w:rPr>
        <w:t>DISCUSSION</w:t>
      </w:r>
      <w:r w:rsidRPr="00F74241">
        <w:rPr>
          <w:b/>
          <w:bCs/>
        </w:rPr>
        <w:t xml:space="preserve">: </w:t>
      </w:r>
    </w:p>
    <w:p w14:paraId="57AAF10C" w14:textId="78B39CB2" w:rsidR="00031CFA" w:rsidRPr="00326963" w:rsidRDefault="002D1952" w:rsidP="00F74241">
      <w:r>
        <w:t>One of t</w:t>
      </w:r>
      <w:r w:rsidR="00A8349F" w:rsidRPr="00326963">
        <w:t>he most important detail</w:t>
      </w:r>
      <w:r>
        <w:t>s</w:t>
      </w:r>
      <w:r w:rsidR="00A50916" w:rsidRPr="00326963">
        <w:t xml:space="preserve"> in implementing</w:t>
      </w:r>
      <w:r w:rsidR="00A8349F" w:rsidRPr="00326963">
        <w:t xml:space="preserve"> our large-scale VSD imaging approach is to minimize vibration, which produces movements of contrast edges across the</w:t>
      </w:r>
      <w:r w:rsidR="00E90035" w:rsidRPr="00326963">
        <w:t xml:space="preserve"> diodes, resulting in large arti</w:t>
      </w:r>
      <w:r w:rsidR="00A8349F" w:rsidRPr="00326963">
        <w:t>factual signals.</w:t>
      </w:r>
      <w:r w:rsidR="00B67465">
        <w:t xml:space="preserve"> </w:t>
      </w:r>
      <w:r w:rsidR="00A8349F" w:rsidRPr="00326963">
        <w:t>Because absorbance VSDs produce very small</w:t>
      </w:r>
      <w:r w:rsidR="00A50916" w:rsidRPr="00326963">
        <w:t>-percentage</w:t>
      </w:r>
      <w:r w:rsidR="00A8349F" w:rsidRPr="00326963">
        <w:t xml:space="preserve"> changes in light intensity with action potentials, vibration artifacts, if not prevented, can </w:t>
      </w:r>
      <w:r w:rsidR="00272BDB" w:rsidRPr="00326963">
        <w:t>obscure</w:t>
      </w:r>
      <w:r w:rsidR="00A8349F" w:rsidRPr="00326963">
        <w:t xml:space="preserve"> the neuronal signals of interest.</w:t>
      </w:r>
      <w:r w:rsidR="00B67465">
        <w:t xml:space="preserve"> </w:t>
      </w:r>
      <w:r w:rsidR="00A8349F" w:rsidRPr="00326963">
        <w:t xml:space="preserve">We employ several methods to minimize vibration artifacts. First, </w:t>
      </w:r>
      <w:r w:rsidR="00B67465">
        <w:t>o</w:t>
      </w:r>
      <w:r w:rsidR="00A8349F" w:rsidRPr="00326963">
        <w:t xml:space="preserve">ur imaging room </w:t>
      </w:r>
      <w:r w:rsidR="004F5819">
        <w:t xml:space="preserve">is situated </w:t>
      </w:r>
      <w:r w:rsidR="00A8349F" w:rsidRPr="00326963">
        <w:t>on the ground floor, which isolates the preparation from vibrations related to building air</w:t>
      </w:r>
      <w:r w:rsidR="009A7CEC" w:rsidRPr="00326963">
        <w:t>-</w:t>
      </w:r>
      <w:r w:rsidR="00A8349F" w:rsidRPr="00326963">
        <w:t>handling equipment</w:t>
      </w:r>
      <w:r w:rsidR="00BA70C3" w:rsidRPr="00326963">
        <w:t xml:space="preserve"> and </w:t>
      </w:r>
      <w:r w:rsidR="004F5819">
        <w:t xml:space="preserve">many </w:t>
      </w:r>
      <w:r w:rsidR="00BA70C3" w:rsidRPr="00326963">
        <w:t>other sources.</w:t>
      </w:r>
      <w:r w:rsidR="00B67465">
        <w:t xml:space="preserve"> </w:t>
      </w:r>
      <w:r w:rsidR="00A8349F" w:rsidRPr="00326963">
        <w:t>Second, a spring-based isolation table</w:t>
      </w:r>
      <w:r w:rsidR="00B67465">
        <w:t xml:space="preserve"> </w:t>
      </w:r>
      <w:r w:rsidR="00B67465" w:rsidRPr="00326963">
        <w:t>w</w:t>
      </w:r>
      <w:r w:rsidR="00B67465">
        <w:t>as</w:t>
      </w:r>
      <w:r w:rsidR="00B67465" w:rsidRPr="00326963">
        <w:t xml:space="preserve"> use</w:t>
      </w:r>
      <w:r>
        <w:t>d</w:t>
      </w:r>
      <w:r w:rsidR="00A8349F" w:rsidRPr="00326963">
        <w:t>, which other PDA users have confirmed provides better vibration dampening than the more common air table</w:t>
      </w:r>
      <w:r w:rsidR="000C11DF">
        <w:fldChar w:fldCharType="begin">
          <w:fldData xml:space="preserve">PEVuZE5vdGU+PENpdGU+PEF1dGhvcj5KaW48L0F1dGhvcj48WWVhcj4yMDAyPC9ZZWFyPjxSZWNO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</w:fldData>
        </w:fldChar>
      </w:r>
      <w:r w:rsidR="000C11DF">
        <w:instrText xml:space="preserve"> ADDIN EN.CITE </w:instrText>
      </w:r>
      <w:r w:rsidR="000C11DF">
        <w:fldChar w:fldCharType="begin">
          <w:fldData xml:space="preserve">PEVuZE5vdGU+PENpdGU+PEF1dGhvcj5KaW48L0F1dGhvcj48WWVhcj4yMDAyPC9ZZWFyPjxSZWNO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</w:fldData>
        </w:fldChar>
      </w:r>
      <w:r w:rsidR="000C11DF">
        <w:instrText xml:space="preserve"> ADDIN EN.CITE.DATA </w:instrText>
      </w:r>
      <w:r w:rsidR="000C11DF">
        <w:fldChar w:fldCharType="end"/>
      </w:r>
      <w:r w:rsidR="000C11DF">
        <w:fldChar w:fldCharType="separate"/>
      </w:r>
      <w:r w:rsidR="000C11DF" w:rsidRPr="000C11DF">
        <w:rPr>
          <w:noProof/>
          <w:vertAlign w:val="superscript"/>
        </w:rPr>
        <w:t>16</w:t>
      </w:r>
      <w:r w:rsidR="000C11DF">
        <w:fldChar w:fldCharType="end"/>
      </w:r>
      <w:r w:rsidR="00B67465">
        <w:t xml:space="preserve">. </w:t>
      </w:r>
      <w:r w:rsidR="00A8349F" w:rsidRPr="00326963">
        <w:t>Third, water immersion objectives</w:t>
      </w:r>
      <w:r w:rsidR="00B67465">
        <w:t xml:space="preserve"> </w:t>
      </w:r>
      <w:r w:rsidR="00B67465" w:rsidRPr="00326963">
        <w:t>w</w:t>
      </w:r>
      <w:r w:rsidR="00B67465">
        <w:t>ere</w:t>
      </w:r>
      <w:r w:rsidR="00B67465" w:rsidRPr="00326963">
        <w:t xml:space="preserve"> use</w:t>
      </w:r>
      <w:r w:rsidR="00B67465">
        <w:t>d</w:t>
      </w:r>
      <w:r w:rsidR="00A8349F" w:rsidRPr="00326963">
        <w:t xml:space="preserve">, which eliminate image </w:t>
      </w:r>
      <w:r w:rsidR="00C15A3E" w:rsidRPr="00326963">
        <w:t xml:space="preserve">fluctuations </w:t>
      </w:r>
      <w:r w:rsidR="00A8349F" w:rsidRPr="00326963">
        <w:t>arising from surface ripples.</w:t>
      </w:r>
      <w:r w:rsidR="00B67465">
        <w:t xml:space="preserve"> </w:t>
      </w:r>
      <w:r w:rsidR="003A1F20" w:rsidRPr="00326963">
        <w:t>Fourth</w:t>
      </w:r>
      <w:r w:rsidR="00A8349F" w:rsidRPr="00326963">
        <w:t xml:space="preserve">, the </w:t>
      </w:r>
      <w:r w:rsidR="009A7CEC" w:rsidRPr="00326963">
        <w:t xml:space="preserve">preparation </w:t>
      </w:r>
      <w:r w:rsidR="00A8349F" w:rsidRPr="00326963">
        <w:t xml:space="preserve">being imaged </w:t>
      </w:r>
      <w:r w:rsidR="00B67465" w:rsidRPr="00326963">
        <w:t>w</w:t>
      </w:r>
      <w:r w:rsidR="00B67465">
        <w:t>as</w:t>
      </w:r>
      <w:r w:rsidR="00B67465" w:rsidRPr="00326963">
        <w:t xml:space="preserve"> lightly press</w:t>
      </w:r>
      <w:r w:rsidR="00B67465">
        <w:t>ed</w:t>
      </w:r>
      <w:r w:rsidR="00B67465" w:rsidRPr="00326963">
        <w:t xml:space="preserve"> </w:t>
      </w:r>
      <w:r w:rsidR="00A8349F" w:rsidRPr="00326963">
        <w:t xml:space="preserve">between the chamber coverslip bottom and a coverslip fragment pressed down from above that is held in place by silicone </w:t>
      </w:r>
      <w:r w:rsidR="003A1F20" w:rsidRPr="00326963">
        <w:t xml:space="preserve">plugs </w:t>
      </w:r>
      <w:r w:rsidR="00A8349F" w:rsidRPr="00326963">
        <w:t xml:space="preserve">or </w:t>
      </w:r>
      <w:r w:rsidR="00B266C1" w:rsidRPr="00326963">
        <w:t>petroleum jelly</w:t>
      </w:r>
      <w:r w:rsidR="00A8349F" w:rsidRPr="00326963">
        <w:t>, further stabilizing the preparation.</w:t>
      </w:r>
      <w:r w:rsidR="00B67465">
        <w:t xml:space="preserve"> </w:t>
      </w:r>
      <w:r w:rsidR="00A8349F" w:rsidRPr="00326963">
        <w:t>This also flattens the convex surface</w:t>
      </w:r>
      <w:r w:rsidR="009A7CEC" w:rsidRPr="00326963">
        <w:t xml:space="preserve"> of the ganglion or ganglia being imaged</w:t>
      </w:r>
      <w:r w:rsidR="00A8349F" w:rsidRPr="00326963">
        <w:t>, resulting in more neurons in the plane of focus of the objective</w:t>
      </w:r>
      <w:r w:rsidR="00272BDB" w:rsidRPr="00326963">
        <w:t>, which increases</w:t>
      </w:r>
      <w:r w:rsidR="00A8349F" w:rsidRPr="00326963">
        <w:t xml:space="preserve"> the number </w:t>
      </w:r>
      <w:r w:rsidR="0074451C" w:rsidRPr="00326963">
        <w:t xml:space="preserve">of neurons </w:t>
      </w:r>
      <w:r w:rsidR="00A8349F" w:rsidRPr="00326963">
        <w:t xml:space="preserve">recorded.  </w:t>
      </w:r>
    </w:p>
    <w:p w14:paraId="4157F336" w14:textId="77777777" w:rsidR="00FB15E7" w:rsidRPr="00326963" w:rsidRDefault="00FB15E7" w:rsidP="00F74241"/>
    <w:p w14:paraId="6830A5BF" w14:textId="75FF5F47" w:rsidR="00135159" w:rsidRDefault="00031CFA" w:rsidP="00F74241">
      <w:r w:rsidRPr="00326963">
        <w:t xml:space="preserve">To maximize </w:t>
      </w:r>
      <w:r w:rsidR="009A7CEC" w:rsidRPr="00326963">
        <w:t xml:space="preserve">the </w:t>
      </w:r>
      <w:r w:rsidR="00A8349F" w:rsidRPr="00326963">
        <w:t>signal-to-noise</w:t>
      </w:r>
      <w:r w:rsidR="009A7CEC" w:rsidRPr="00326963">
        <w:t xml:space="preserve"> ratio</w:t>
      </w:r>
      <w:r w:rsidR="00A8349F" w:rsidRPr="00326963">
        <w:t xml:space="preserve"> for the very small</w:t>
      </w:r>
      <w:r w:rsidR="009A7CEC" w:rsidRPr="00326963">
        <w:t xml:space="preserve"> changes in</w:t>
      </w:r>
      <w:r w:rsidR="00A8349F" w:rsidRPr="00326963">
        <w:t xml:space="preserve"> </w:t>
      </w:r>
      <w:r w:rsidR="009A7CEC" w:rsidRPr="00326963">
        <w:t xml:space="preserve">the </w:t>
      </w:r>
      <w:r w:rsidR="00B57F04" w:rsidRPr="00326963">
        <w:t xml:space="preserve">degree of VSD light </w:t>
      </w:r>
      <w:r w:rsidR="00A8349F" w:rsidRPr="00326963">
        <w:t>absorbance</w:t>
      </w:r>
      <w:r w:rsidR="00B57F04" w:rsidRPr="00326963">
        <w:t xml:space="preserve"> resulting from an action potential</w:t>
      </w:r>
      <w:r w:rsidR="00A8349F" w:rsidRPr="00326963">
        <w:t xml:space="preserve">, it is essential to </w:t>
      </w:r>
      <w:r w:rsidR="00B57F04" w:rsidRPr="00326963">
        <w:t>achieve</w:t>
      </w:r>
      <w:r w:rsidR="00A8349F" w:rsidRPr="00326963">
        <w:t xml:space="preserve"> near-saturating light through the preparation to the PDA, while at the same time minimizing photobleaching of the dye.</w:t>
      </w:r>
      <w:r w:rsidR="00B67465">
        <w:t xml:space="preserve"> </w:t>
      </w:r>
      <w:r w:rsidR="00B57F04" w:rsidRPr="00326963">
        <w:t>To this end, w</w:t>
      </w:r>
      <w:r w:rsidR="00A8349F" w:rsidRPr="00326963">
        <w:t>e typically work at 3-</w:t>
      </w:r>
      <w:r w:rsidR="00452505">
        <w:t>4</w:t>
      </w:r>
      <w:r w:rsidR="00A8349F" w:rsidRPr="00326963">
        <w:t xml:space="preserve"> </w:t>
      </w:r>
      <w:r w:rsidR="00B57F04" w:rsidRPr="00326963">
        <w:t>V</w:t>
      </w:r>
      <w:r w:rsidR="00A8349F" w:rsidRPr="00326963">
        <w:t xml:space="preserve"> of resting light intensity,</w:t>
      </w:r>
      <w:r w:rsidR="00B57F04" w:rsidRPr="00326963">
        <w:t xml:space="preserve"> as</w:t>
      </w:r>
      <w:r w:rsidR="00A8349F" w:rsidRPr="00326963">
        <w:t xml:space="preserve"> measured with the </w:t>
      </w:r>
      <w:r w:rsidR="003A1F20" w:rsidRPr="00326963">
        <w:t>PDA</w:t>
      </w:r>
      <w:r w:rsidR="00B57F04" w:rsidRPr="00326963">
        <w:t xml:space="preserve"> </w:t>
      </w:r>
      <w:r w:rsidR="00A8349F" w:rsidRPr="00326963">
        <w:t>control panel gain switch in the</w:t>
      </w:r>
      <w:r w:rsidR="00B57F04" w:rsidRPr="00326963">
        <w:t xml:space="preserve"> 1</w:t>
      </w:r>
      <w:r w:rsidR="00452505">
        <w:t>x</w:t>
      </w:r>
      <w:r w:rsidR="00A8349F" w:rsidRPr="00326963">
        <w:t xml:space="preserve"> position</w:t>
      </w:r>
      <w:r w:rsidR="00B57F04" w:rsidRPr="00326963">
        <w:t xml:space="preserve"> (the PDA’s 464 amplifiers saturate at 10 V of light)</w:t>
      </w:r>
      <w:r w:rsidR="00A8349F" w:rsidRPr="00326963">
        <w:t xml:space="preserve">.  During data acquisition this </w:t>
      </w:r>
      <w:r w:rsidR="0074451C" w:rsidRPr="00326963">
        <w:t xml:space="preserve">gain factor </w:t>
      </w:r>
      <w:r w:rsidR="00A8349F" w:rsidRPr="00326963">
        <w:t>is changed to 100</w:t>
      </w:r>
      <w:r w:rsidR="00B67465">
        <w:t>x</w:t>
      </w:r>
      <w:r w:rsidR="00A8349F" w:rsidRPr="00326963">
        <w:t>.</w:t>
      </w:r>
      <w:r w:rsidR="00B67465">
        <w:t xml:space="preserve"> </w:t>
      </w:r>
      <w:r w:rsidR="00150AA9">
        <w:t xml:space="preserve">Getting sufficient light to reach </w:t>
      </w:r>
      <w:r w:rsidR="00A8349F" w:rsidRPr="00326963">
        <w:t>3-</w:t>
      </w:r>
      <w:r w:rsidR="00452505">
        <w:t>4</w:t>
      </w:r>
      <w:r w:rsidR="00A8349F" w:rsidRPr="00326963">
        <w:t xml:space="preserve"> </w:t>
      </w:r>
      <w:r w:rsidR="00B57F04" w:rsidRPr="00326963">
        <w:t xml:space="preserve">V as </w:t>
      </w:r>
      <w:r w:rsidR="00A8349F" w:rsidRPr="00326963">
        <w:t xml:space="preserve">measured by the PDA </w:t>
      </w:r>
      <w:r w:rsidR="00452505">
        <w:t>can be</w:t>
      </w:r>
      <w:r w:rsidR="00A8349F" w:rsidRPr="00326963">
        <w:t xml:space="preserve"> accomplished in several ways.</w:t>
      </w:r>
      <w:r w:rsidR="00B67465">
        <w:t xml:space="preserve"> </w:t>
      </w:r>
      <w:r w:rsidR="00A8349F" w:rsidRPr="00326963">
        <w:t>First, use a</w:t>
      </w:r>
      <w:r w:rsidR="00B57F04" w:rsidRPr="00326963">
        <w:t>n</w:t>
      </w:r>
      <w:r w:rsidR="00A8349F" w:rsidRPr="00326963">
        <w:t xml:space="preserve"> </w:t>
      </w:r>
      <w:r w:rsidR="00B57F04" w:rsidRPr="00326963">
        <w:t>ultra</w:t>
      </w:r>
      <w:r w:rsidR="00A8349F" w:rsidRPr="00326963">
        <w:t>bright LED light source that delivers a wavelength appropriate to the absorption p</w:t>
      </w:r>
      <w:r w:rsidR="00C15A3E" w:rsidRPr="00326963">
        <w:t>roperties of the absorbance dye in use</w:t>
      </w:r>
      <w:r w:rsidR="00A8349F" w:rsidRPr="00326963">
        <w:t>.</w:t>
      </w:r>
      <w:r w:rsidR="00B67465">
        <w:t xml:space="preserve"> </w:t>
      </w:r>
      <w:r w:rsidR="00B57F04" w:rsidRPr="00326963">
        <w:t>Accordingly,</w:t>
      </w:r>
      <w:r w:rsidR="00A8349F" w:rsidRPr="00326963">
        <w:t xml:space="preserve"> a 735</w:t>
      </w:r>
      <w:r w:rsidR="00B57F04" w:rsidRPr="00326963">
        <w:t>-</w:t>
      </w:r>
      <w:r w:rsidR="00A8349F" w:rsidRPr="00326963">
        <w:t>nm LED collimated lamp</w:t>
      </w:r>
      <w:r w:rsidR="00B67465">
        <w:t xml:space="preserve"> </w:t>
      </w:r>
      <w:r w:rsidR="00B67465" w:rsidRPr="00326963">
        <w:t>w</w:t>
      </w:r>
      <w:r w:rsidR="00B67465">
        <w:t>as</w:t>
      </w:r>
      <w:r w:rsidR="00B67465" w:rsidRPr="00326963">
        <w:t xml:space="preserve"> use</w:t>
      </w:r>
      <w:r w:rsidR="00452505">
        <w:t>d</w:t>
      </w:r>
      <w:r w:rsidR="00B67465">
        <w:t xml:space="preserve">, </w:t>
      </w:r>
      <w:r w:rsidR="00B57F04" w:rsidRPr="00326963">
        <w:t>which overlaps with the optimal absorption wavelength</w:t>
      </w:r>
      <w:r w:rsidR="007C38DA" w:rsidRPr="00326963">
        <w:t>s</w:t>
      </w:r>
      <w:r w:rsidR="00B57F04" w:rsidRPr="00326963">
        <w:t xml:space="preserve"> of RH155 and </w:t>
      </w:r>
      <w:r w:rsidR="00231411" w:rsidRPr="00326963">
        <w:t>RH</w:t>
      </w:r>
      <w:r w:rsidR="00B57F04" w:rsidRPr="00326963">
        <w:t>482</w:t>
      </w:r>
      <w:r w:rsidR="00A8349F" w:rsidRPr="00326963">
        <w:t>.</w:t>
      </w:r>
      <w:r w:rsidR="00134E86">
        <w:t xml:space="preserve"> </w:t>
      </w:r>
      <w:r w:rsidR="00A8349F" w:rsidRPr="00326963">
        <w:t>Second, if necessary</w:t>
      </w:r>
      <w:r w:rsidR="00B57F04" w:rsidRPr="00326963">
        <w:t>,</w:t>
      </w:r>
      <w:r w:rsidR="00A8349F" w:rsidRPr="00326963">
        <w:t xml:space="preserve"> use a flip-top substage condenser that concentrates the light from the LED light source to a smaller area.</w:t>
      </w:r>
      <w:r w:rsidR="00134E86">
        <w:t xml:space="preserve"> </w:t>
      </w:r>
      <w:r w:rsidR="00C15A3E" w:rsidRPr="00326963">
        <w:t>Third</w:t>
      </w:r>
      <w:r w:rsidR="00A8349F" w:rsidRPr="00326963">
        <w:t>, adjust the condenser height to achieve K</w:t>
      </w:r>
      <w:r w:rsidR="00B57F04" w:rsidRPr="00326963">
        <w:t>ö</w:t>
      </w:r>
      <w:r w:rsidR="00A8349F" w:rsidRPr="00326963">
        <w:t>hler illumination, which ensures high, even brightness and maximal image quality.</w:t>
      </w:r>
      <w:r w:rsidR="00134E86">
        <w:t xml:space="preserve"> </w:t>
      </w:r>
      <w:r w:rsidR="00C15A3E" w:rsidRPr="00326963">
        <w:t>Fourth</w:t>
      </w:r>
      <w:r w:rsidR="00A8349F" w:rsidRPr="00326963">
        <w:t xml:space="preserve">, ensure there are no heat filters in the optical pathway, which can attenuate the LED lamp’s </w:t>
      </w:r>
      <w:r w:rsidR="00226304" w:rsidRPr="00326963">
        <w:t>735</w:t>
      </w:r>
      <w:r w:rsidR="00452505">
        <w:t>-</w:t>
      </w:r>
      <w:r w:rsidR="00226304" w:rsidRPr="00326963">
        <w:t xml:space="preserve">nm </w:t>
      </w:r>
      <w:r w:rsidR="00C15A3E" w:rsidRPr="00326963">
        <w:t>wavelength.</w:t>
      </w:r>
      <w:r w:rsidR="00134E86">
        <w:t xml:space="preserve"> </w:t>
      </w:r>
      <w:r w:rsidR="00C15A3E" w:rsidRPr="00326963">
        <w:t>Fifth</w:t>
      </w:r>
      <w:r w:rsidR="00A8349F" w:rsidRPr="00326963">
        <w:t>, remove diffusers</w:t>
      </w:r>
      <w:r w:rsidR="007C38DA" w:rsidRPr="00326963">
        <w:t xml:space="preserve">, if </w:t>
      </w:r>
      <w:r w:rsidR="00150AA9">
        <w:t>more light is needed</w:t>
      </w:r>
      <w:r w:rsidR="007C38DA" w:rsidRPr="00326963">
        <w:t>,</w:t>
      </w:r>
      <w:r w:rsidR="00A8349F" w:rsidRPr="00326963">
        <w:t xml:space="preserve"> from the optical pathway.</w:t>
      </w:r>
      <w:r w:rsidR="00C5477E">
        <w:t xml:space="preserve"> </w:t>
      </w:r>
      <w:r w:rsidR="00C15A3E" w:rsidRPr="00326963">
        <w:t>Sixth</w:t>
      </w:r>
      <w:r w:rsidR="00A8349F" w:rsidRPr="00326963">
        <w:t>, use high</w:t>
      </w:r>
      <w:r w:rsidR="007C38DA" w:rsidRPr="00326963">
        <w:t>-</w:t>
      </w:r>
      <w:r w:rsidR="00A8349F" w:rsidRPr="00326963">
        <w:t xml:space="preserve">NA objectives, which provide high spatial resolution, and allow </w:t>
      </w:r>
      <w:r w:rsidR="00272BDB" w:rsidRPr="00326963">
        <w:t xml:space="preserve">sufficient </w:t>
      </w:r>
      <w:r w:rsidR="00A8349F" w:rsidRPr="00326963">
        <w:t>levels of light to reach the PDA at lower lamp intensities.</w:t>
      </w:r>
      <w:r w:rsidR="00C5477E">
        <w:t xml:space="preserve"> </w:t>
      </w:r>
      <w:r w:rsidR="00A8349F" w:rsidRPr="00326963">
        <w:t>This has allowed us to minimize photobleaching to the extent that we can obtain several acquisition files of 10-20 min duration per preparation</w:t>
      </w:r>
      <w:r w:rsidR="00C273BC" w:rsidRPr="00326963">
        <w:t xml:space="preserve"> using the same light intensity across all files and</w:t>
      </w:r>
      <w:r w:rsidR="00A8349F" w:rsidRPr="00326963">
        <w:t xml:space="preserve"> without </w:t>
      </w:r>
      <w:r w:rsidR="00C273BC" w:rsidRPr="00326963">
        <w:t xml:space="preserve">a </w:t>
      </w:r>
      <w:r w:rsidR="00A8349F" w:rsidRPr="00326963">
        <w:t>significant loss of signal amplitude</w:t>
      </w:r>
      <w:r w:rsidR="00C273BC" w:rsidRPr="00326963">
        <w:t xml:space="preserve"> or the need for re-staining</w:t>
      </w:r>
      <w:r w:rsidR="00C273BC" w:rsidRPr="00326963">
        <w:rPr>
          <w:rFonts w:asciiTheme="minorHAnsi" w:hAnsiTheme="minorHAnsi" w:cstheme="minorHAnsi"/>
          <w:bCs/>
          <w:color w:val="auto"/>
          <w:shd w:val="clear" w:color="auto" w:fill="FFFFFF"/>
        </w:rPr>
        <w:t>. Crucially,</w:t>
      </w:r>
      <w:r w:rsidR="005F46C2" w:rsidRPr="00326963">
        <w:rPr>
          <w:rFonts w:asciiTheme="minorHAnsi" w:hAnsiTheme="minorHAnsi" w:cstheme="minorHAnsi"/>
          <w:bCs/>
          <w:color w:val="auto"/>
          <w:shd w:val="clear" w:color="auto" w:fill="FFFFFF"/>
        </w:rPr>
        <w:t xml:space="preserve"> if the experimenter wishes to track neurons </w:t>
      </w:r>
      <w:r w:rsidR="00C273BC" w:rsidRPr="00326963">
        <w:rPr>
          <w:rFonts w:asciiTheme="minorHAnsi" w:hAnsiTheme="minorHAnsi" w:cstheme="minorHAnsi"/>
          <w:bCs/>
          <w:color w:val="auto"/>
          <w:shd w:val="clear" w:color="auto" w:fill="FFFFFF"/>
        </w:rPr>
        <w:t>across these longer files</w:t>
      </w:r>
      <w:r w:rsidR="005F46C2" w:rsidRPr="00326963">
        <w:rPr>
          <w:rFonts w:asciiTheme="minorHAnsi" w:hAnsiTheme="minorHAnsi" w:cstheme="minorHAnsi"/>
          <w:bCs/>
          <w:color w:val="auto"/>
          <w:shd w:val="clear" w:color="auto" w:fill="FFFFFF"/>
        </w:rPr>
        <w:t>,</w:t>
      </w:r>
      <w:r w:rsidR="00C273BC" w:rsidRPr="00326963">
        <w:rPr>
          <w:rFonts w:asciiTheme="minorHAnsi" w:hAnsiTheme="minorHAnsi" w:cstheme="minorHAnsi"/>
          <w:bCs/>
          <w:color w:val="auto"/>
          <w:shd w:val="clear" w:color="auto" w:fill="FFFFFF"/>
        </w:rPr>
        <w:t xml:space="preserve"> ensure</w:t>
      </w:r>
      <w:r w:rsidR="005F46C2" w:rsidRPr="00326963">
        <w:rPr>
          <w:rFonts w:asciiTheme="minorHAnsi" w:hAnsiTheme="minorHAnsi" w:cstheme="minorHAnsi"/>
          <w:bCs/>
          <w:color w:val="auto"/>
          <w:shd w:val="clear" w:color="auto" w:fill="FFFFFF"/>
        </w:rPr>
        <w:t xml:space="preserve"> that the focal plane </w:t>
      </w:r>
      <w:r w:rsidR="00C273BC" w:rsidRPr="00326963">
        <w:rPr>
          <w:rFonts w:asciiTheme="minorHAnsi" w:hAnsiTheme="minorHAnsi" w:cstheme="minorHAnsi"/>
          <w:bCs/>
          <w:color w:val="auto"/>
          <w:shd w:val="clear" w:color="auto" w:fill="FFFFFF"/>
        </w:rPr>
        <w:t xml:space="preserve">does </w:t>
      </w:r>
      <w:r w:rsidR="005F46C2" w:rsidRPr="00326963">
        <w:rPr>
          <w:rFonts w:asciiTheme="minorHAnsi" w:hAnsiTheme="minorHAnsi" w:cstheme="minorHAnsi"/>
          <w:bCs/>
          <w:color w:val="auto"/>
          <w:shd w:val="clear" w:color="auto" w:fill="FFFFFF"/>
        </w:rPr>
        <w:t>not change</w:t>
      </w:r>
      <w:r w:rsidR="00C5477E">
        <w:rPr>
          <w:rFonts w:asciiTheme="minorHAnsi" w:hAnsiTheme="minorHAnsi" w:cstheme="minorHAnsi"/>
          <w:bCs/>
          <w:color w:val="auto"/>
          <w:shd w:val="clear" w:color="auto" w:fill="FFFFFF"/>
        </w:rPr>
        <w:t>,</w:t>
      </w:r>
      <w:r w:rsidR="005F46C2" w:rsidRPr="00326963">
        <w:rPr>
          <w:rFonts w:asciiTheme="minorHAnsi" w:hAnsiTheme="minorHAnsi" w:cstheme="minorHAnsi"/>
          <w:bCs/>
          <w:color w:val="auto"/>
          <w:shd w:val="clear" w:color="auto" w:fill="FFFFFF"/>
        </w:rPr>
        <w:t xml:space="preserve"> and</w:t>
      </w:r>
      <w:r w:rsidR="00C273BC" w:rsidRPr="00326963">
        <w:rPr>
          <w:rFonts w:asciiTheme="minorHAnsi" w:hAnsiTheme="minorHAnsi" w:cstheme="minorHAnsi"/>
          <w:bCs/>
          <w:color w:val="auto"/>
          <w:shd w:val="clear" w:color="auto" w:fill="FFFFFF"/>
        </w:rPr>
        <w:t xml:space="preserve"> that</w:t>
      </w:r>
      <w:r w:rsidR="005F46C2" w:rsidRPr="00326963">
        <w:rPr>
          <w:rFonts w:asciiTheme="minorHAnsi" w:hAnsiTheme="minorHAnsi" w:cstheme="minorHAnsi"/>
          <w:bCs/>
          <w:color w:val="auto"/>
          <w:shd w:val="clear" w:color="auto" w:fill="FFFFFF"/>
        </w:rPr>
        <w:t xml:space="preserve"> the preparation</w:t>
      </w:r>
      <w:r w:rsidR="00C273BC" w:rsidRPr="00326963">
        <w:rPr>
          <w:rFonts w:asciiTheme="minorHAnsi" w:hAnsiTheme="minorHAnsi" w:cstheme="minorHAnsi"/>
          <w:bCs/>
          <w:color w:val="auto"/>
          <w:shd w:val="clear" w:color="auto" w:fill="FFFFFF"/>
        </w:rPr>
        <w:t xml:space="preserve"> does</w:t>
      </w:r>
      <w:r w:rsidR="005F46C2" w:rsidRPr="00326963">
        <w:rPr>
          <w:rFonts w:asciiTheme="minorHAnsi" w:hAnsiTheme="minorHAnsi" w:cstheme="minorHAnsi"/>
          <w:bCs/>
          <w:color w:val="auto"/>
          <w:shd w:val="clear" w:color="auto" w:fill="FFFFFF"/>
        </w:rPr>
        <w:t xml:space="preserve"> not move.</w:t>
      </w:r>
      <w:r w:rsidR="00C5477E">
        <w:t xml:space="preserve"> </w:t>
      </w:r>
      <w:r w:rsidR="00A8349F" w:rsidRPr="00326963">
        <w:t>Finally, an additional way to</w:t>
      </w:r>
      <w:r w:rsidR="007C38DA" w:rsidRPr="00326963">
        <w:t xml:space="preserve"> route</w:t>
      </w:r>
      <w:r w:rsidR="00A8349F" w:rsidRPr="00326963">
        <w:t xml:space="preserve"> sufficient light to the </w:t>
      </w:r>
      <w:r w:rsidR="00A8349F" w:rsidRPr="00326963">
        <w:lastRenderedPageBreak/>
        <w:t xml:space="preserve">PDA is to use younger animals, which have thinner, and thus </w:t>
      </w:r>
      <w:proofErr w:type="gramStart"/>
      <w:r w:rsidR="00F56897">
        <w:t>less</w:t>
      </w:r>
      <w:proofErr w:type="gramEnd"/>
      <w:r w:rsidR="00A8349F" w:rsidRPr="00326963">
        <w:t xml:space="preserve"> opaque ganglia.  </w:t>
      </w:r>
    </w:p>
    <w:p w14:paraId="29BB9DCB" w14:textId="77777777" w:rsidR="00135159" w:rsidRPr="00326963" w:rsidRDefault="00135159" w:rsidP="00F74241"/>
    <w:p w14:paraId="3956725A" w14:textId="64B4C3A1" w:rsidR="00A8349F" w:rsidRPr="00326963" w:rsidRDefault="00A8349F" w:rsidP="00F74241">
      <w:r w:rsidRPr="00326963">
        <w:t>From time to time we find that the signal</w:t>
      </w:r>
      <w:r w:rsidR="00C15A3E" w:rsidRPr="00326963">
        <w:t>-</w:t>
      </w:r>
      <w:r w:rsidRPr="00326963">
        <w:t>to</w:t>
      </w:r>
      <w:r w:rsidR="00C15A3E" w:rsidRPr="00326963">
        <w:t>-</w:t>
      </w:r>
      <w:r w:rsidRPr="00326963">
        <w:t xml:space="preserve">noise ratio of the optical signals deteriorates and/or the motor program rhythms are </w:t>
      </w:r>
      <w:r w:rsidR="003D3F85" w:rsidRPr="00326963">
        <w:t>suboptimal</w:t>
      </w:r>
      <w:r w:rsidRPr="00326963">
        <w:t xml:space="preserve"> (</w:t>
      </w:r>
      <w:r w:rsidR="003D3F85" w:rsidRPr="00326963">
        <w:t xml:space="preserve">e.g., </w:t>
      </w:r>
      <w:proofErr w:type="gramStart"/>
      <w:r w:rsidRPr="00326963">
        <w:t>slow</w:t>
      </w:r>
      <w:proofErr w:type="gramEnd"/>
      <w:r w:rsidRPr="00326963">
        <w:t xml:space="preserve"> or abnormal).  When this</w:t>
      </w:r>
      <w:r w:rsidR="003D3F85" w:rsidRPr="00326963">
        <w:t xml:space="preserve"> begins to</w:t>
      </w:r>
      <w:r w:rsidRPr="00326963">
        <w:t xml:space="preserve"> </w:t>
      </w:r>
      <w:r w:rsidR="003D3F85" w:rsidRPr="00326963">
        <w:t xml:space="preserve">occur </w:t>
      </w:r>
      <w:r w:rsidRPr="00326963">
        <w:t>consistently</w:t>
      </w:r>
      <w:r w:rsidR="003D3F85" w:rsidRPr="00326963">
        <w:t>,</w:t>
      </w:r>
      <w:r w:rsidRPr="00326963">
        <w:t xml:space="preserve"> we </w:t>
      </w:r>
      <w:r w:rsidR="003D3F85" w:rsidRPr="00326963">
        <w:t>mix fresh solutions</w:t>
      </w:r>
      <w:r w:rsidRPr="00326963">
        <w:t xml:space="preserve"> of VSD</w:t>
      </w:r>
      <w:r w:rsidR="003D3F85" w:rsidRPr="00326963">
        <w:t>.</w:t>
      </w:r>
      <w:r w:rsidR="00BA70C3" w:rsidRPr="00326963">
        <w:t xml:space="preserve"> </w:t>
      </w:r>
      <w:r w:rsidR="00272BDB" w:rsidRPr="00326963">
        <w:t>A</w:t>
      </w:r>
      <w:r w:rsidRPr="00326963">
        <w:t xml:space="preserve">liquots of VSD </w:t>
      </w:r>
      <w:r w:rsidR="003D3F85" w:rsidRPr="00326963">
        <w:t>typically remain viable</w:t>
      </w:r>
      <w:r w:rsidRPr="00326963">
        <w:t xml:space="preserve"> for about 6 months in a -2</w:t>
      </w:r>
      <w:r w:rsidR="00226304" w:rsidRPr="00326963">
        <w:t>0</w:t>
      </w:r>
      <w:r w:rsidRPr="00326963">
        <w:t xml:space="preserve"> °C freezer.</w:t>
      </w:r>
      <w:r w:rsidR="00976038" w:rsidRPr="00326963">
        <w:t xml:space="preserve"> Relatedly, it is worth noting that for</w:t>
      </w:r>
      <w:r w:rsidR="00976038" w:rsidRPr="00326963">
        <w:rPr>
          <w:i/>
        </w:rPr>
        <w:t xml:space="preserve"> </w:t>
      </w:r>
      <w:proofErr w:type="spellStart"/>
      <w:r w:rsidR="00976038" w:rsidRPr="00326963">
        <w:rPr>
          <w:i/>
        </w:rPr>
        <w:t>Berghia</w:t>
      </w:r>
      <w:proofErr w:type="spellEnd"/>
      <w:r w:rsidR="00976038" w:rsidRPr="00326963">
        <w:t xml:space="preserve">, the best results have so far been obtained with the absorbance VSD RH482. As RH482 is more lipophilic than RH155, it may better stain </w:t>
      </w:r>
      <w:proofErr w:type="spellStart"/>
      <w:r w:rsidR="00976038" w:rsidRPr="00326963">
        <w:rPr>
          <w:i/>
          <w:iCs/>
        </w:rPr>
        <w:t>Berghia</w:t>
      </w:r>
      <w:r w:rsidR="00976038" w:rsidRPr="00326963">
        <w:t>’s</w:t>
      </w:r>
      <w:proofErr w:type="spellEnd"/>
      <w:r w:rsidR="00976038" w:rsidRPr="00326963">
        <w:t xml:space="preserve"> comparatively smaller neurons or remain in the neuronal membranes more effectively at the higher recording saline temperature used for this tropical species.   </w:t>
      </w:r>
    </w:p>
    <w:p w14:paraId="40FBDF64" w14:textId="216AFD3B" w:rsidR="00A8349F" w:rsidRPr="00326963" w:rsidRDefault="00A8349F" w:rsidP="00F74241">
      <w:pPr>
        <w:rPr>
          <w:b/>
        </w:rPr>
      </w:pPr>
    </w:p>
    <w:p w14:paraId="7419CA36" w14:textId="1B5541DE" w:rsidR="00A8349F" w:rsidRPr="00326963" w:rsidRDefault="00A8349F" w:rsidP="00F74241">
      <w:r w:rsidRPr="00326963">
        <w:t xml:space="preserve">One limitation of </w:t>
      </w:r>
      <w:r w:rsidR="00310EE5" w:rsidRPr="00326963">
        <w:t>PDA-based imaging of neural activity</w:t>
      </w:r>
      <w:r w:rsidR="00E01EA2" w:rsidRPr="00326963">
        <w:t xml:space="preserve"> relates to the</w:t>
      </w:r>
      <w:r w:rsidR="00C91E78" w:rsidRPr="00326963">
        <w:t xml:space="preserve"> </w:t>
      </w:r>
      <w:r w:rsidRPr="00326963">
        <w:t>AC</w:t>
      </w:r>
      <w:r w:rsidR="00E01EA2" w:rsidRPr="00326963">
        <w:t xml:space="preserve"> </w:t>
      </w:r>
      <w:r w:rsidRPr="00326963">
        <w:t>coupl</w:t>
      </w:r>
      <w:r w:rsidR="00E01EA2" w:rsidRPr="00326963">
        <w:t>ing of</w:t>
      </w:r>
      <w:r w:rsidRPr="00326963">
        <w:t xml:space="preserve"> the voltage signals</w:t>
      </w:r>
      <w:r w:rsidR="00C91E78" w:rsidRPr="00326963">
        <w:t xml:space="preserve"> in hardware </w:t>
      </w:r>
      <w:r w:rsidRPr="00326963">
        <w:t>before the 100</w:t>
      </w:r>
      <w:r w:rsidR="00C5477E">
        <w:t>x</w:t>
      </w:r>
      <w:r w:rsidRPr="00326963">
        <w:t xml:space="preserve"> preamplification </w:t>
      </w:r>
      <w:r w:rsidR="00C91E78" w:rsidRPr="00326963">
        <w:t>step</w:t>
      </w:r>
      <w:r w:rsidR="00E01EA2" w:rsidRPr="00326963">
        <w:t>: although this represents a necessary feature</w:t>
      </w:r>
      <w:r w:rsidR="00C91E78" w:rsidRPr="00326963">
        <w:t xml:space="preserve"> to remove the large DC offset </w:t>
      </w:r>
      <w:r w:rsidR="00272BDB" w:rsidRPr="00326963">
        <w:t xml:space="preserve">produced by </w:t>
      </w:r>
      <w:r w:rsidR="00C91E78" w:rsidRPr="00326963">
        <w:t xml:space="preserve">the high resting light level required by this technique, </w:t>
      </w:r>
      <w:r w:rsidR="00E01EA2" w:rsidRPr="00326963">
        <w:t>the AC-coupling intrinsic to the PDA precludes the</w:t>
      </w:r>
      <w:r w:rsidRPr="00326963">
        <w:t xml:space="preserve"> measure</w:t>
      </w:r>
      <w:r w:rsidR="00E01EA2" w:rsidRPr="00326963">
        <w:t>ment of</w:t>
      </w:r>
      <w:r w:rsidRPr="00326963">
        <w:t xml:space="preserve"> slow changes in membrane potential</w:t>
      </w:r>
      <w:r w:rsidR="00E01EA2" w:rsidRPr="00326963">
        <w:t>,</w:t>
      </w:r>
      <w:r w:rsidRPr="00326963">
        <w:t xml:space="preserve"> such as </w:t>
      </w:r>
      <w:r w:rsidR="00E01EA2" w:rsidRPr="00326963">
        <w:t xml:space="preserve">those associated with </w:t>
      </w:r>
      <w:r w:rsidRPr="00326963">
        <w:t>synaptic</w:t>
      </w:r>
      <w:r w:rsidR="00E01EA2" w:rsidRPr="00326963">
        <w:t xml:space="preserve"> input</w:t>
      </w:r>
      <w:r w:rsidR="00525A60" w:rsidRPr="00326963">
        <w:t>s</w:t>
      </w:r>
      <w:r w:rsidRPr="00326963">
        <w:t>.</w:t>
      </w:r>
      <w:r w:rsidR="00C5477E">
        <w:t xml:space="preserve"> </w:t>
      </w:r>
      <w:r w:rsidRPr="00326963">
        <w:t xml:space="preserve">If </w:t>
      </w:r>
      <w:r w:rsidR="0074451C" w:rsidRPr="00326963">
        <w:t xml:space="preserve">recording slow </w:t>
      </w:r>
      <w:r w:rsidR="007C713F" w:rsidRPr="00326963">
        <w:t xml:space="preserve">or steady-state </w:t>
      </w:r>
      <w:r w:rsidR="0074451C" w:rsidRPr="00326963">
        <w:t xml:space="preserve">potential changes </w:t>
      </w:r>
      <w:r w:rsidRPr="00326963">
        <w:t xml:space="preserve">is desired, a DC-coupled CMOS camera imaging system </w:t>
      </w:r>
      <w:r w:rsidR="00171C45" w:rsidRPr="00326963">
        <w:t>can be utilized to capture subthreshold activit</w:t>
      </w:r>
      <w:r w:rsidR="00D95DC2" w:rsidRPr="00326963">
        <w:t>y.</w:t>
      </w:r>
      <w:r w:rsidR="00C5477E">
        <w:t xml:space="preserve"> </w:t>
      </w:r>
      <w:r w:rsidR="00D95DC2" w:rsidRPr="00326963">
        <w:t>By</w:t>
      </w:r>
      <w:r w:rsidRPr="00326963">
        <w:t>rne and colleagues recently us</w:t>
      </w:r>
      <w:r w:rsidR="00C37CB4" w:rsidRPr="00326963">
        <w:t>ed</w:t>
      </w:r>
      <w:r w:rsidRPr="00326963">
        <w:t xml:space="preserve"> </w:t>
      </w:r>
      <w:r w:rsidR="007C713F" w:rsidRPr="00326963">
        <w:t>such a setup with</w:t>
      </w:r>
      <w:r w:rsidRPr="00326963">
        <w:t xml:space="preserve"> RH155 to image the activity of neurons in the buccal ganglion of </w:t>
      </w:r>
      <w:r w:rsidRPr="00326963">
        <w:rPr>
          <w:i/>
        </w:rPr>
        <w:t>Aplysia</w:t>
      </w:r>
      <w:r w:rsidR="000C11DF">
        <w:fldChar w:fldCharType="begin">
          <w:fldData xml:space="preserve">PEVuZE5vdGU+PENpdGU+PEF1dGhvcj5OZXZldTwvQXV0aG9yPjxZZWFyPjIwMTc8L1llYXI+PFJl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</w:fldData>
        </w:fldChar>
      </w:r>
      <w:r w:rsidR="000C11DF">
        <w:instrText xml:space="preserve"> ADDIN EN.CITE </w:instrText>
      </w:r>
      <w:r w:rsidR="000C11DF">
        <w:fldChar w:fldCharType="begin">
          <w:fldData xml:space="preserve">PEVuZE5vdGU+PENpdGU+PEF1dGhvcj5OZXZldTwvQXV0aG9yPjxZZWFyPjIwMTc8L1llYXI+PFJl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</w:fldData>
        </w:fldChar>
      </w:r>
      <w:r w:rsidR="000C11DF">
        <w:instrText xml:space="preserve"> ADDIN EN.CITE.DATA </w:instrText>
      </w:r>
      <w:r w:rsidR="000C11DF">
        <w:fldChar w:fldCharType="end"/>
      </w:r>
      <w:r w:rsidR="000C11DF">
        <w:fldChar w:fldCharType="separate"/>
      </w:r>
      <w:r w:rsidR="000C11DF" w:rsidRPr="000C11DF">
        <w:rPr>
          <w:noProof/>
          <w:vertAlign w:val="superscript"/>
        </w:rPr>
        <w:t>17,18</w:t>
      </w:r>
      <w:r w:rsidR="000C11DF">
        <w:fldChar w:fldCharType="end"/>
      </w:r>
      <w:r w:rsidRPr="00326963">
        <w:t>.</w:t>
      </w:r>
      <w:r w:rsidR="00C5477E">
        <w:t xml:space="preserve"> </w:t>
      </w:r>
      <w:r w:rsidRPr="00326963">
        <w:t>We have</w:t>
      </w:r>
      <w:r w:rsidR="00F74F04" w:rsidRPr="00326963">
        <w:t xml:space="preserve"> used</w:t>
      </w:r>
      <w:r w:rsidRPr="00326963">
        <w:t xml:space="preserve"> both systems and </w:t>
      </w:r>
      <w:r w:rsidR="00C37CB4" w:rsidRPr="00326963">
        <w:t xml:space="preserve">found that </w:t>
      </w:r>
      <w:r w:rsidRPr="00326963">
        <w:t>the CMOS camera, due to its much higher density of detectors (128</w:t>
      </w:r>
      <w:r w:rsidR="00C5477E">
        <w:t xml:space="preserve"> </w:t>
      </w:r>
      <w:r w:rsidRPr="00326963">
        <w:t>x</w:t>
      </w:r>
      <w:r w:rsidR="00C5477E">
        <w:t xml:space="preserve"> </w:t>
      </w:r>
      <w:r w:rsidRPr="00326963">
        <w:t>128)</w:t>
      </w:r>
      <w:r w:rsidR="00F74F04" w:rsidRPr="00326963">
        <w:t>,</w:t>
      </w:r>
      <w:r w:rsidRPr="00326963">
        <w:t xml:space="preserve"> generates 50</w:t>
      </w:r>
      <w:r w:rsidR="00C5477E">
        <w:t>x</w:t>
      </w:r>
      <w:r w:rsidRPr="00326963">
        <w:t xml:space="preserve"> larger data files for the same imaging time</w:t>
      </w:r>
      <w:r w:rsidR="000C11DF">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instrText xml:space="preserve"> ADDIN EN.CITE </w:instrText>
      </w:r>
      <w:r w:rsidR="000C11DF">
        <w:fldChar w:fldCharType="begin">
          <w:fldData xml:space="preserve">PEVuZE5vdGU+PENpdGU+PEF1dGhvcj5Gcm9zdDwvQXV0aG9yPjxZZWFyPjIwMTU8L1llYXI+PFJl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xMjctNDU8L3BhZ2VzPjx2b2x1bWU+ODU5PC92b2x1bWU+PGVkaXRpb24+MjAxNS8wOC8wNTwv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2MjM4
MDUxPC91cmw+PC9yZWxhdGVkLXVybHM+PC91cmxzPjxjdXN0b20yPjQ1NjAyMDQ8L2N1c3RvbTI+
PGVsZWN0cm9uaWMtcmVzb3VyY2UtbnVtPjEwLjEwMDcvOTc4LTMtMzE5LTE3NjQxLTNfNTwvZWxl
Y3Ryb25pYy1yZXNvdXJjZS1udW0+PGxhbmd1YWdlPmVuZzwvbGFuZ3VhZ2U+PC9yZWNvcmQ+PC9D
aXRlPjwvRW5kTm90ZT4A
</w:fldData>
        </w:fldChar>
      </w:r>
      <w:r w:rsidR="000C11DF">
        <w:instrText xml:space="preserve"> ADDIN EN.CITE.DATA </w:instrText>
      </w:r>
      <w:r w:rsidR="000C11DF">
        <w:fldChar w:fldCharType="end"/>
      </w:r>
      <w:r w:rsidR="000C11DF">
        <w:fldChar w:fldCharType="separate"/>
      </w:r>
      <w:r w:rsidR="000C11DF" w:rsidRPr="000C11DF">
        <w:rPr>
          <w:noProof/>
          <w:vertAlign w:val="superscript"/>
        </w:rPr>
        <w:t>7</w:t>
      </w:r>
      <w:r w:rsidR="000C11DF">
        <w:fldChar w:fldCharType="end"/>
      </w:r>
      <w:r w:rsidRPr="00326963">
        <w:t>.</w:t>
      </w:r>
      <w:r w:rsidR="00C5477E">
        <w:t xml:space="preserve"> </w:t>
      </w:r>
      <w:r w:rsidRPr="00326963">
        <w:t>The PDA’s</w:t>
      </w:r>
      <w:r w:rsidR="00F74F04" w:rsidRPr="00326963">
        <w:t xml:space="preserve"> </w:t>
      </w:r>
      <w:r w:rsidRPr="00326963">
        <w:t xml:space="preserve">smaller files </w:t>
      </w:r>
      <w:r w:rsidR="00F74F04" w:rsidRPr="00326963">
        <w:t>facilitate</w:t>
      </w:r>
      <w:r w:rsidRPr="00326963">
        <w:t xml:space="preserve"> faster processing and analysis</w:t>
      </w:r>
      <w:r w:rsidR="006C3FA4" w:rsidRPr="00326963">
        <w:t>.</w:t>
      </w:r>
      <w:r w:rsidR="00C5477E">
        <w:t xml:space="preserve"> </w:t>
      </w:r>
      <w:r w:rsidRPr="00326963">
        <w:t>Th</w:t>
      </w:r>
      <w:r w:rsidR="00C37CB4" w:rsidRPr="00326963">
        <w:t>is</w:t>
      </w:r>
      <w:r w:rsidR="00DE4C63" w:rsidRPr="00326963">
        <w:t xml:space="preserve"> </w:t>
      </w:r>
      <w:r w:rsidR="00272BDB" w:rsidRPr="00326963">
        <w:t xml:space="preserve">also </w:t>
      </w:r>
      <w:r w:rsidR="00DE4C63" w:rsidRPr="00326963">
        <w:t>enables</w:t>
      </w:r>
      <w:r w:rsidR="00C37CB4" w:rsidRPr="00326963">
        <w:t xml:space="preserve"> extended </w:t>
      </w:r>
      <w:r w:rsidR="00194BB5" w:rsidRPr="00326963">
        <w:t>single</w:t>
      </w:r>
      <w:r w:rsidR="00DE4C63" w:rsidRPr="00326963">
        <w:t>-</w:t>
      </w:r>
      <w:r w:rsidR="00194BB5" w:rsidRPr="00326963">
        <w:t xml:space="preserve">trial </w:t>
      </w:r>
      <w:r w:rsidR="00C37CB4" w:rsidRPr="00326963">
        <w:t xml:space="preserve">recordings </w:t>
      </w:r>
      <w:r w:rsidR="00194BB5" w:rsidRPr="00326963">
        <w:t>(</w:t>
      </w:r>
      <w:r w:rsidR="00C37CB4" w:rsidRPr="00326963">
        <w:rPr>
          <w:b/>
        </w:rPr>
        <w:t>Figure 4</w:t>
      </w:r>
      <w:r w:rsidR="00194BB5" w:rsidRPr="00326963">
        <w:rPr>
          <w:bCs/>
        </w:rPr>
        <w:t>)</w:t>
      </w:r>
      <w:r w:rsidR="00C37CB4" w:rsidRPr="00326963">
        <w:t xml:space="preserve"> and studies of </w:t>
      </w:r>
      <w:r w:rsidR="00194BB5" w:rsidRPr="00326963">
        <w:t xml:space="preserve">learning, </w:t>
      </w:r>
      <w:r w:rsidR="00DE4C63" w:rsidRPr="00326963">
        <w:t>in which</w:t>
      </w:r>
      <w:r w:rsidR="00C37CB4" w:rsidRPr="00326963">
        <w:t xml:space="preserve"> </w:t>
      </w:r>
      <w:r w:rsidRPr="00326963">
        <w:t xml:space="preserve">data from </w:t>
      </w:r>
      <w:r w:rsidR="00C37CB4" w:rsidRPr="00326963">
        <w:t xml:space="preserve">multiple trials </w:t>
      </w:r>
      <w:r w:rsidRPr="00326963">
        <w:t xml:space="preserve">are concatenated </w:t>
      </w:r>
      <w:r w:rsidR="00194BB5" w:rsidRPr="00326963">
        <w:t xml:space="preserve">into one large file </w:t>
      </w:r>
      <w:r w:rsidRPr="00326963">
        <w:t>before spike-sorting</w:t>
      </w:r>
      <w:r w:rsidR="00194BB5" w:rsidRPr="00326963">
        <w:t>, allowing network organization to be tracked as learning develops</w:t>
      </w:r>
      <w:r w:rsidR="000C11DF">
        <w:fldChar w:fldCharType="begin">
          <w:fldData xml:space="preserve">PEVuZE5vdGU+PENpdGU+PEF1dGhvcj5IaWxsPC9BdXRob3I+PFllYXI+MjAxNTwvWWVhcj48UmVj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</w:fldData>
        </w:fldChar>
      </w:r>
      <w:r w:rsidR="000C11DF">
        <w:instrText xml:space="preserve"> ADDIN EN.CITE </w:instrText>
      </w:r>
      <w:r w:rsidR="000C11DF">
        <w:fldChar w:fldCharType="begin">
          <w:fldData xml:space="preserve">PEVuZE5vdGU+PENpdGU+PEF1dGhvcj5IaWxsPC9BdXRob3I+PFllYXI+MjAxNTwvWWVhcj48UmVj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</w:fldData>
        </w:fldChar>
      </w:r>
      <w:r w:rsidR="000C11DF">
        <w:instrText xml:space="preserve"> ADDIN EN.CITE.DATA </w:instrText>
      </w:r>
      <w:r w:rsidR="000C11DF">
        <w:fldChar w:fldCharType="end"/>
      </w:r>
      <w:r w:rsidR="000C11DF">
        <w:fldChar w:fldCharType="separate"/>
      </w:r>
      <w:r w:rsidR="000C11DF" w:rsidRPr="000C11DF">
        <w:rPr>
          <w:noProof/>
          <w:vertAlign w:val="superscript"/>
        </w:rPr>
        <w:t>19</w:t>
      </w:r>
      <w:r w:rsidR="000C11DF">
        <w:fldChar w:fldCharType="end"/>
      </w:r>
      <w:r w:rsidRPr="00326963">
        <w:t xml:space="preserve">.  </w:t>
      </w:r>
    </w:p>
    <w:p w14:paraId="43ED6446" w14:textId="77777777" w:rsidR="00FB15E7" w:rsidRPr="00326963" w:rsidRDefault="00FB15E7" w:rsidP="00F74241"/>
    <w:p w14:paraId="2C79C343" w14:textId="6BEA81ED" w:rsidR="00C5477E" w:rsidRDefault="00A8349F" w:rsidP="00975299">
      <w:r w:rsidRPr="00326963">
        <w:t xml:space="preserve">In other camera-based </w:t>
      </w:r>
      <w:r w:rsidR="008E3648" w:rsidRPr="00326963">
        <w:t>investigations</w:t>
      </w:r>
      <w:r w:rsidRPr="00326963">
        <w:t xml:space="preserve">, fluorescent VSDs </w:t>
      </w:r>
      <w:r w:rsidR="00194BB5" w:rsidRPr="00326963">
        <w:t xml:space="preserve">have been </w:t>
      </w:r>
      <w:r w:rsidRPr="00326963">
        <w:t xml:space="preserve">used by </w:t>
      </w:r>
      <w:proofErr w:type="spellStart"/>
      <w:r w:rsidRPr="00326963">
        <w:t>Kristan</w:t>
      </w:r>
      <w:proofErr w:type="spellEnd"/>
      <w:r w:rsidRPr="00326963">
        <w:t xml:space="preserve"> and colleagues to examine network function in the segmental ganglia</w:t>
      </w:r>
      <w:r w:rsidR="00272BDB" w:rsidRPr="00326963">
        <w:t xml:space="preserve"> of the leech</w:t>
      </w:r>
      <w:r w:rsidRPr="00326963">
        <w:t>.</w:t>
      </w:r>
      <w:r w:rsidR="00C5477E">
        <w:t xml:space="preserve"> </w:t>
      </w:r>
      <w:r w:rsidR="00194BB5" w:rsidRPr="00326963">
        <w:t>In one influential study this</w:t>
      </w:r>
      <w:r w:rsidRPr="00326963">
        <w:t xml:space="preserve"> led to the identification of a neuron involved in the animal’s decision to swim or to crawl</w:t>
      </w:r>
      <w:r w:rsidR="000C11DF">
        <w:fldChar w:fldCharType="begin">
          <w:fldData xml:space="preserve">PEVuZE5vdGU+PENpdGU+PEF1dGhvcj5CcmlnZ21hbjwvQXV0aG9yPjxZZWFyPjIwMDU8L1llYXI+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</w:fldData>
        </w:fldChar>
      </w:r>
      <w:r w:rsidR="000C11DF">
        <w:instrText xml:space="preserve"> ADDIN EN.CITE </w:instrText>
      </w:r>
      <w:r w:rsidR="000C11DF">
        <w:fldChar w:fldCharType="begin">
          <w:fldData xml:space="preserve">PEVuZE5vdGU+PENpdGU+PEF1dGhvcj5CcmlnZ21hbjwvQXV0aG9yPjxZZWFyPjIwMDU8L1llYXI+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</w:fldData>
        </w:fldChar>
      </w:r>
      <w:r w:rsidR="000C11DF">
        <w:instrText xml:space="preserve"> ADDIN EN.CITE.DATA </w:instrText>
      </w:r>
      <w:r w:rsidR="000C11DF">
        <w:fldChar w:fldCharType="end"/>
      </w:r>
      <w:r w:rsidR="000C11DF">
        <w:fldChar w:fldCharType="separate"/>
      </w:r>
      <w:r w:rsidR="000C11DF" w:rsidRPr="000C11DF">
        <w:rPr>
          <w:noProof/>
          <w:vertAlign w:val="superscript"/>
        </w:rPr>
        <w:t>20</w:t>
      </w:r>
      <w:r w:rsidR="000C11DF">
        <w:fldChar w:fldCharType="end"/>
      </w:r>
      <w:r w:rsidRPr="00326963">
        <w:t>.</w:t>
      </w:r>
      <w:r w:rsidR="00C5477E">
        <w:t xml:space="preserve"> </w:t>
      </w:r>
      <w:r w:rsidRPr="00326963">
        <w:t xml:space="preserve">In another </w:t>
      </w:r>
      <w:r w:rsidR="00194BB5" w:rsidRPr="00326963">
        <w:t>s</w:t>
      </w:r>
      <w:r w:rsidRPr="00326963">
        <w:t>tudy</w:t>
      </w:r>
      <w:r w:rsidR="0090457D" w:rsidRPr="00326963">
        <w:t xml:space="preserve">, </w:t>
      </w:r>
      <w:proofErr w:type="spellStart"/>
      <w:r w:rsidR="0090457D" w:rsidRPr="00326963">
        <w:t>Krist</w:t>
      </w:r>
      <w:r w:rsidR="006C3FA4" w:rsidRPr="00326963">
        <w:t>a</w:t>
      </w:r>
      <w:r w:rsidR="0090457D" w:rsidRPr="00326963">
        <w:t>n</w:t>
      </w:r>
      <w:proofErr w:type="spellEnd"/>
      <w:r w:rsidR="0090457D" w:rsidRPr="00326963">
        <w:t xml:space="preserve"> et al.</w:t>
      </w:r>
      <w:r w:rsidRPr="00326963">
        <w:t xml:space="preserve"> examined the extent to which the leech</w:t>
      </w:r>
      <w:r w:rsidR="007C713F" w:rsidRPr="00326963">
        <w:t>’s</w:t>
      </w:r>
      <w:r w:rsidRPr="00326963">
        <w:t xml:space="preserve"> swimming and crawling behaviors are driven by multifunctional vs. dedicated circuits</w:t>
      </w:r>
      <w:r w:rsidR="000C11DF">
        <w:fldChar w:fldCharType="begin"/>
      </w:r>
      <w:r w:rsidR="000C11DF">
        <w:instrText xml:space="preserve"> ADDIN EN.CITE &lt;EndNote&gt;&lt;Cite&gt;&lt;Author&gt;Briggman&lt;/Author&gt;&lt;Year&gt;2006&lt;/Year&gt;&lt;RecNum&gt;4087&lt;/RecNum&gt;&lt;DisplayText&gt;&lt;style face="superscript"&gt;21&lt;/style&gt;&lt;/DisplayText&gt;&lt;record&gt;&lt;rec-number&gt;4087&lt;/rec-number&gt;&lt;foreign-keys&gt;&lt;key app="EN" db-id="evt0wwdv8t9peaefxe35xfwa2wtxxfte0dvt" timestamp="0"&gt;4087&lt;/key&gt;&lt;/foreign-keys&gt;&lt;ref-type name="Journal Article"&gt;17&lt;/ref-type&gt;&lt;contributors&gt;&lt;authors&gt;&lt;author&gt;Briggman, K. L.&lt;/author&gt;&lt;author&gt;Kristan, W. B., Jr.&lt;/author&gt;&lt;/authors&gt;&lt;/contributors&gt;&lt;auth-address&gt;Department of Biology, University of California, San Diego, La Jolla, California 92037-0357, USA.&lt;/auth-address&gt;&lt;titles&gt;&lt;title&gt;Imaging dedicated and multifunctional neural circuits generating distinct behaviors&lt;/title&gt;&lt;secondary-title&gt;J Neurosci&lt;/secondary-title&gt;&lt;/titles&gt;&lt;periodical&gt;&lt;full-title&gt;J Neurosci&lt;/full-title&gt;&lt;abbr-1&gt;The Journal of neuroscience : the official journal of the Society for Neuroscience&lt;/abbr-1&gt;&lt;/periodical&gt;&lt;pages&gt;10925-33&lt;/pages&gt;&lt;volume&gt;26&lt;/volume&gt;&lt;number&gt;42&lt;/number&gt;&lt;dates&gt;&lt;year&gt;2006&lt;/year&gt;&lt;pub-dates&gt;&lt;date&gt;Oct 18&lt;/date&gt;&lt;/pub-dates&gt;&lt;/dates&gt;&lt;accession-num&gt;17050731&lt;/accession-num&gt;&lt;urls&gt;&lt;related-urls&gt;&lt;url&gt;http://www.ncbi.nlm.nih.gov/entrez/query.fcgi?cmd=Retrieve&amp;amp;db=PubMed&amp;amp;dopt=Citation&amp;amp;list_uids=17050731&lt;/url&gt;&lt;/related-urls&gt;&lt;/urls&gt;&lt;/record&gt;&lt;/Cite&gt;&lt;/EndNote&gt;</w:instrText>
      </w:r>
      <w:r w:rsidR="000C11DF">
        <w:fldChar w:fldCharType="separate"/>
      </w:r>
      <w:r w:rsidR="000C11DF" w:rsidRPr="000C11DF">
        <w:rPr>
          <w:noProof/>
          <w:vertAlign w:val="superscript"/>
        </w:rPr>
        <w:t>21</w:t>
      </w:r>
      <w:r w:rsidR="000C11DF">
        <w:fldChar w:fldCharType="end"/>
      </w:r>
      <w:r w:rsidRPr="00326963">
        <w:t>.</w:t>
      </w:r>
      <w:r w:rsidR="00C5477E">
        <w:t xml:space="preserve"> </w:t>
      </w:r>
      <w:r w:rsidRPr="00326963">
        <w:t xml:space="preserve">More recently, </w:t>
      </w:r>
      <w:proofErr w:type="spellStart"/>
      <w:r w:rsidRPr="00326963">
        <w:t>Wagenaar</w:t>
      </w:r>
      <w:proofErr w:type="spellEnd"/>
      <w:r w:rsidRPr="00326963">
        <w:t xml:space="preserve"> and colleagues used a two-sided microscope for voltage imaging that allows them to record from almost all neurons in </w:t>
      </w:r>
      <w:r w:rsidR="0090457D" w:rsidRPr="00326963">
        <w:t>a</w:t>
      </w:r>
      <w:r w:rsidRPr="00326963">
        <w:t xml:space="preserve"> leech</w:t>
      </w:r>
      <w:r w:rsidR="0090457D" w:rsidRPr="00326963">
        <w:t xml:space="preserve"> segmental</w:t>
      </w:r>
      <w:r w:rsidRPr="00326963">
        <w:t xml:space="preserve"> ganglion</w:t>
      </w:r>
      <w:r w:rsidR="000C11DF">
        <w:fldChar w:fldCharType="begin"/>
      </w:r>
      <w:r w:rsidR="000C11DF">
        <w:instrText xml:space="preserve"> ADDIN EN.CITE &lt;EndNote&gt;&lt;Cite&gt;&lt;Author&gt;Tomina&lt;/Author&gt;&lt;Year&gt;2017&lt;/Year&gt;&lt;RecNum&gt;4589&lt;/RecNum&gt;&lt;DisplayText&gt;&lt;style face="superscript"&gt;22&lt;/style&gt;&lt;/DisplayText&gt;&lt;record&gt;&lt;rec-number&gt;4589&lt;/rec-number&gt;&lt;foreign-keys&gt;&lt;key app="EN" db-id="evt0wwdv8t9peaefxe35xfwa2wtxxfte0dvt" timestamp="1587266181"&gt;4589&lt;/key&gt;&lt;/foreign-keys&gt;&lt;ref-type name="Journal Article"&gt;17&lt;/ref-type&gt;&lt;contributors&gt;&lt;authors&gt;&lt;author&gt;Tomina, Y.&lt;/author&gt;&lt;author&gt;Wagenaar, D. A.&lt;/author&gt;&lt;/authors&gt;&lt;/contributors&gt;&lt;auth-address&gt;Division of Biology and Biological Engineering, California Institute of Technology, Pasadena, United States.&lt;/auth-address&gt;&lt;titles&gt;&lt;title&gt;A double-sided microscope to realize whole-ganglion imaging of membrane potential in the medicinal leech&lt;/title&gt;&lt;secondary-title&gt;Elife&lt;/secondary-title&gt;&lt;/titles&gt;&lt;periodical&gt;&lt;full-title&gt;Elife&lt;/full-title&gt;&lt;/periodical&gt;&lt;volume&gt;6&lt;/volume&gt;&lt;edition&gt;2017/09/26&lt;/edition&gt;&lt;keywords&gt;&lt;keyword&gt;Action Potentials&lt;/keyword&gt;&lt;keyword&gt;Animals&lt;/keyword&gt;&lt;keyword&gt;Behavior, Animal&lt;/keyword&gt;&lt;keyword&gt;Ganglia, Invertebrate/*physiology&lt;/keyword&gt;&lt;keyword&gt;Leeches/*physiology&lt;/keyword&gt;&lt;keyword&gt;*Membrane Potentials&lt;/keyword&gt;&lt;keyword&gt;Microscopy/*methods&lt;/keyword&gt;&lt;keyword&gt;Sensation&lt;/keyword&gt;&lt;keyword&gt;Voltage-Sensitive Dye Imaging/*methods&lt;/keyword&gt;&lt;keyword&gt;*electrophysiology&lt;/keyword&gt;&lt;keyword&gt;*medicinal leech&lt;/keyword&gt;&lt;keyword&gt;*motor control&lt;/keyword&gt;&lt;keyword&gt;*neuroscience&lt;/keyword&gt;&lt;keyword&gt;*sensory processing&lt;/keyword&gt;&lt;keyword&gt;*voltage sensitive dye&lt;/keyword&gt;&lt;keyword&gt;*whole-brain imaging&lt;/keyword&gt;&lt;/keywords&gt;&lt;dates&gt;&lt;year&gt;2017&lt;/year&gt;&lt;pub-dates&gt;&lt;date&gt;Sep 25&lt;/date&gt;&lt;/pub-dates&gt;&lt;/dates&gt;&lt;isbn&gt;2050-084X (Electronic)&amp;#xD;2050-084X (Linking)&lt;/isbn&gt;&lt;accession-num&gt;28944754&lt;/accession-num&gt;&lt;urls&gt;&lt;related-urls&gt;&lt;url&gt;https://www.ncbi.nlm.nih.gov/pubmed/28944754&lt;/url&gt;&lt;/related-urls&gt;&lt;/urls&gt;&lt;custom2&gt;PMC5656430&lt;/custom2&gt;&lt;electronic-resource-num&gt;10.7554/eLife.29839&lt;/electronic-resource-num&gt;&lt;/record&gt;&lt;/Cite&gt;&lt;/EndNote&gt;</w:instrText>
      </w:r>
      <w:r w:rsidR="000C11DF">
        <w:fldChar w:fldCharType="separate"/>
      </w:r>
      <w:r w:rsidR="000C11DF" w:rsidRPr="000C11DF">
        <w:rPr>
          <w:noProof/>
          <w:vertAlign w:val="superscript"/>
        </w:rPr>
        <w:t>22</w:t>
      </w:r>
      <w:r w:rsidR="000C11DF">
        <w:fldChar w:fldCharType="end"/>
      </w:r>
      <w:r w:rsidRPr="00326963">
        <w:t>.</w:t>
      </w:r>
      <w:r w:rsidR="00C5477E">
        <w:t xml:space="preserve"> </w:t>
      </w:r>
      <w:r w:rsidRPr="00326963">
        <w:t xml:space="preserve">An advantage of our PDA-based imaging method is rapid and unbiased spike-sorting by ICA, a form of blind source separation that </w:t>
      </w:r>
      <w:r w:rsidR="00846E11" w:rsidRPr="00326963">
        <w:t>involves no decisions about neuronal boundaries for results processing</w:t>
      </w:r>
      <w:r w:rsidRPr="00326963">
        <w:t>.</w:t>
      </w:r>
      <w:r w:rsidR="00975299">
        <w:tab/>
      </w:r>
      <w:r w:rsidRPr="00326963">
        <w:t xml:space="preserve">  </w:t>
      </w:r>
      <w:r w:rsidR="00FA5585">
        <w:br/>
      </w:r>
      <w:r w:rsidR="00FA5585">
        <w:br/>
        <w:t>With respect to the choice of VSDs, one</w:t>
      </w:r>
      <w:r w:rsidR="00194BB5" w:rsidRPr="00326963">
        <w:t xml:space="preserve"> advantage </w:t>
      </w:r>
      <w:r w:rsidR="00FA5585">
        <w:t>of the absorbance dyes</w:t>
      </w:r>
      <w:r w:rsidR="0086788A" w:rsidRPr="00326963">
        <w:t xml:space="preserve"> RH155 and RH482 </w:t>
      </w:r>
      <w:r w:rsidR="00FA5585">
        <w:t xml:space="preserve">is the </w:t>
      </w:r>
      <w:r w:rsidRPr="00326963">
        <w:t>little</w:t>
      </w:r>
      <w:r w:rsidR="00194BB5" w:rsidRPr="00326963">
        <w:t>-</w:t>
      </w:r>
      <w:r w:rsidRPr="00326963">
        <w:t>to</w:t>
      </w:r>
      <w:r w:rsidR="00194BB5" w:rsidRPr="00326963">
        <w:t>-</w:t>
      </w:r>
      <w:r w:rsidRPr="00326963">
        <w:t>no photo</w:t>
      </w:r>
      <w:r w:rsidR="008E3648" w:rsidRPr="00326963">
        <w:t>to</w:t>
      </w:r>
      <w:r w:rsidRPr="00326963">
        <w:t>xicity</w:t>
      </w:r>
      <w:r w:rsidR="00FA5585">
        <w:t xml:space="preserve"> associated with them</w:t>
      </w:r>
      <w:r w:rsidR="000C11DF">
        <w:fldChar w:fldCharType="begin">
          <w:fldData xml:space="preserve">PEVuZE5vdGU+PENpdGU+PEF1dGhvcj5DaGFuZzwvQXV0aG9yPjxZZWFyPjIwMDM8L1llYXI+PFJl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</w:fldData>
        </w:fldChar>
      </w:r>
      <w:r w:rsidR="000C11DF">
        <w:instrText xml:space="preserve"> ADDIN EN.CITE </w:instrText>
      </w:r>
      <w:r w:rsidR="000C11DF">
        <w:fldChar w:fldCharType="begin">
          <w:fldData xml:space="preserve">PEVuZE5vdGU+PENpdGU+PEF1dGhvcj5DaGFuZzwvQXV0aG9yPjxZZWFyPjIwMDM8L1llYXI+PFJl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</w:fldData>
        </w:fldChar>
      </w:r>
      <w:r w:rsidR="000C11DF">
        <w:instrText xml:space="preserve"> ADDIN EN.CITE.DATA </w:instrText>
      </w:r>
      <w:r w:rsidR="000C11DF">
        <w:fldChar w:fldCharType="end"/>
      </w:r>
      <w:r w:rsidR="000C11DF">
        <w:fldChar w:fldCharType="separate"/>
      </w:r>
      <w:r w:rsidR="000C11DF" w:rsidRPr="000C11DF">
        <w:rPr>
          <w:noProof/>
          <w:vertAlign w:val="superscript"/>
        </w:rPr>
        <w:t>23,24</w:t>
      </w:r>
      <w:r w:rsidR="000C11DF">
        <w:fldChar w:fldCharType="end"/>
      </w:r>
      <w:r w:rsidR="00194BB5" w:rsidRPr="00326963">
        <w:t xml:space="preserve">, </w:t>
      </w:r>
      <w:r w:rsidR="00846E11" w:rsidRPr="00326963">
        <w:t xml:space="preserve">enabling </w:t>
      </w:r>
      <w:r w:rsidRPr="00326963">
        <w:t xml:space="preserve">longer recording times than is </w:t>
      </w:r>
      <w:r w:rsidR="00846E11" w:rsidRPr="00326963">
        <w:t xml:space="preserve">typical for </w:t>
      </w:r>
      <w:r w:rsidRPr="00326963">
        <w:t xml:space="preserve">fluorescent VSDs.  </w:t>
      </w:r>
      <w:r w:rsidR="00FA5585">
        <w:t>Moreover,</w:t>
      </w:r>
      <w:r w:rsidR="00077DF6">
        <w:t xml:space="preserve"> </w:t>
      </w:r>
      <w:r w:rsidR="00FA5585">
        <w:t xml:space="preserve">the </w:t>
      </w:r>
      <w:r w:rsidR="00074B16">
        <w:t xml:space="preserve">fast </w:t>
      </w:r>
      <w:r w:rsidR="00FA5585">
        <w:t xml:space="preserve">absorbance VSDs we use </w:t>
      </w:r>
      <w:r w:rsidR="00074B16">
        <w:t xml:space="preserve">are well-suited for recording the overshooting </w:t>
      </w:r>
      <w:r w:rsidR="00077DF6">
        <w:t>somatic action potentials in gastropod preparations</w:t>
      </w:r>
      <w:r w:rsidR="00074B16">
        <w:t xml:space="preserve">, which are typically 80 mV in amplitude. </w:t>
      </w:r>
      <w:r w:rsidR="00077DF6">
        <w:t>As shown in</w:t>
      </w:r>
      <w:r w:rsidR="00FA5585" w:rsidRPr="00F74241">
        <w:t xml:space="preserve"> </w:t>
      </w:r>
      <w:r w:rsidR="00FA5585" w:rsidRPr="00077DF6">
        <w:rPr>
          <w:b/>
          <w:bCs/>
        </w:rPr>
        <w:t>Fig</w:t>
      </w:r>
      <w:r w:rsidR="00077DF6" w:rsidRPr="00F74241">
        <w:rPr>
          <w:b/>
          <w:bCs/>
        </w:rPr>
        <w:t>ure</w:t>
      </w:r>
      <w:r w:rsidR="00FA5585" w:rsidRPr="00077DF6">
        <w:rPr>
          <w:b/>
          <w:bCs/>
        </w:rPr>
        <w:t xml:space="preserve"> 3G</w:t>
      </w:r>
      <w:r w:rsidR="00077DF6">
        <w:t>,</w:t>
      </w:r>
      <w:r w:rsidR="00FA5585" w:rsidRPr="00F74241">
        <w:t xml:space="preserve"> </w:t>
      </w:r>
      <w:r w:rsidR="00077DF6">
        <w:t xml:space="preserve">our optical method </w:t>
      </w:r>
      <w:r w:rsidR="00766697">
        <w:t xml:space="preserve">can record </w:t>
      </w:r>
      <w:r w:rsidR="00FA5585" w:rsidRPr="00F74241">
        <w:t>action potential undershoots (none of our recordings are trace</w:t>
      </w:r>
      <w:r w:rsidR="00077DF6">
        <w:t>-averaged</w:t>
      </w:r>
      <w:r w:rsidR="00FA5585" w:rsidRPr="00F74241">
        <w:t>)</w:t>
      </w:r>
      <w:r w:rsidR="00077DF6">
        <w:t>:</w:t>
      </w:r>
      <w:r w:rsidR="00FA5585" w:rsidRPr="00F74241">
        <w:t xml:space="preserve"> </w:t>
      </w:r>
      <w:r w:rsidR="00077DF6">
        <w:t>t</w:t>
      </w:r>
      <w:r w:rsidR="00FA5585" w:rsidRPr="00F74241">
        <w:t xml:space="preserve">his suggests that </w:t>
      </w:r>
      <w:r w:rsidR="00D65C93">
        <w:t>the VSDs we use</w:t>
      </w:r>
      <w:r w:rsidR="00FA5585" w:rsidRPr="00F74241">
        <w:t xml:space="preserve"> should be able to discern action potentials in other model systems that attenuate to some degree and thus are not overshooting by the time they reach the soma</w:t>
      </w:r>
      <w:r w:rsidR="00C5477E">
        <w:t xml:space="preserve">. </w:t>
      </w:r>
      <w:r w:rsidR="00077DF6">
        <w:t>Nevertheless,</w:t>
      </w:r>
      <w:r w:rsidR="00FA5585" w:rsidRPr="00F74241">
        <w:t xml:space="preserve"> </w:t>
      </w:r>
      <w:r w:rsidR="00077DF6">
        <w:t>our optical approach</w:t>
      </w:r>
      <w:r w:rsidR="00FA5585" w:rsidRPr="00F74241">
        <w:t xml:space="preserve"> may not be ideal for species that are known to </w:t>
      </w:r>
      <w:r w:rsidR="00077DF6">
        <w:t>exhibit</w:t>
      </w:r>
      <w:r w:rsidR="00FA5585" w:rsidRPr="00F74241">
        <w:t xml:space="preserve"> highly</w:t>
      </w:r>
      <w:r w:rsidR="00077DF6">
        <w:t xml:space="preserve"> </w:t>
      </w:r>
      <w:r w:rsidR="00FA5585" w:rsidRPr="00F74241">
        <w:t>attenuated action potentials when recorded in the soma.</w:t>
      </w:r>
    </w:p>
    <w:p w14:paraId="0DC02643" w14:textId="77777777" w:rsidR="00C5477E" w:rsidRDefault="00C5477E" w:rsidP="00F74241"/>
    <w:p w14:paraId="04CBC939" w14:textId="1DB73601" w:rsidR="00A8349F" w:rsidRPr="00326963" w:rsidRDefault="00A8349F" w:rsidP="00F74241">
      <w:r w:rsidRPr="00326963">
        <w:t xml:space="preserve">Much current research on neural networks is being focused on a </w:t>
      </w:r>
      <w:r w:rsidR="00354231" w:rsidRPr="00326963">
        <w:t xml:space="preserve">small number of </w:t>
      </w:r>
      <w:r w:rsidRPr="00326963">
        <w:t>designer transgenic species.</w:t>
      </w:r>
      <w:r w:rsidR="00C5477E">
        <w:t xml:space="preserve"> </w:t>
      </w:r>
      <w:r w:rsidRPr="00326963">
        <w:t xml:space="preserve">However, neuroscience </w:t>
      </w:r>
      <w:r w:rsidR="004C330E" w:rsidRPr="00326963">
        <w:t xml:space="preserve">benefits </w:t>
      </w:r>
      <w:r w:rsidRPr="00326963">
        <w:t>from the study of a wide variety of phylogenetically distinct species.</w:t>
      </w:r>
      <w:r w:rsidR="00C5477E">
        <w:t xml:space="preserve"> </w:t>
      </w:r>
      <w:r w:rsidRPr="00326963">
        <w:t>Studying many different species provides insights into how circuits evolve</w:t>
      </w:r>
      <w:r w:rsidR="000C11DF">
        <w:fldChar w:fldCharType="begin">
          <w:fldData xml:space="preserve">PEVuZE5vdGU+PENpdGU+PEF1dGhvcj5LYXR6PC9BdXRob3I+PFllYXI+MjAxNjwvWWVhcj48UmVj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</w:fldData>
        </w:fldChar>
      </w:r>
      <w:r w:rsidR="000C11DF">
        <w:instrText xml:space="preserve"> ADDIN EN.CITE </w:instrText>
      </w:r>
      <w:r w:rsidR="000C11DF">
        <w:fldChar w:fldCharType="begin">
          <w:fldData xml:space="preserve">PEVuZE5vdGU+PENpdGU+PEF1dGhvcj5LYXR6PC9BdXRob3I+PFllYXI+MjAxNjwvWWVhcj48UmVj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</w:fldData>
        </w:fldChar>
      </w:r>
      <w:r w:rsidR="000C11DF">
        <w:instrText xml:space="preserve"> ADDIN EN.CITE.DATA </w:instrText>
      </w:r>
      <w:r w:rsidR="000C11DF">
        <w:fldChar w:fldCharType="end"/>
      </w:r>
      <w:r w:rsidR="000C11DF">
        <w:fldChar w:fldCharType="separate"/>
      </w:r>
      <w:r w:rsidR="000C11DF" w:rsidRPr="000C11DF">
        <w:rPr>
          <w:noProof/>
          <w:vertAlign w:val="superscript"/>
        </w:rPr>
        <w:t>25,26</w:t>
      </w:r>
      <w:r w:rsidR="000C11DF">
        <w:fldChar w:fldCharType="end"/>
      </w:r>
      <w:r w:rsidRPr="00326963">
        <w:t>, and illuminates principles of network function that may be common across phyla</w:t>
      </w:r>
      <w:r w:rsidR="000C11DF">
        <w:fldChar w:fldCharType="begin">
          <w:fldData xml:space="preserve">PEVuZE5vdGU+PENpdGU+PEF1dGhvcj5Cb2xrZXI8L0F1dGhvcj48WWVhcj4yMDEyPC9ZZWFyPjxS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==
</w:fldData>
        </w:fldChar>
      </w:r>
      <w:r w:rsidR="000C11DF">
        <w:instrText xml:space="preserve"> ADDIN EN.CITE </w:instrText>
      </w:r>
      <w:r w:rsidR="000C11DF">
        <w:fldChar w:fldCharType="begin">
          <w:fldData xml:space="preserve">PEVuZE5vdGU+PENpdGU+PEF1dGhvcj5Cb2xrZXI8L0F1dGhvcj48WWVhcj4yMDEyPC9ZZWFyPjxS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==
</w:fldData>
        </w:fldChar>
      </w:r>
      <w:r w:rsidR="000C11DF">
        <w:instrText xml:space="preserve"> ADDIN EN.CITE.DATA </w:instrText>
      </w:r>
      <w:r w:rsidR="000C11DF">
        <w:fldChar w:fldCharType="end"/>
      </w:r>
      <w:r w:rsidR="000C11DF">
        <w:fldChar w:fldCharType="separate"/>
      </w:r>
      <w:r w:rsidR="000C11DF" w:rsidRPr="000C11DF">
        <w:rPr>
          <w:noProof/>
          <w:vertAlign w:val="superscript"/>
        </w:rPr>
        <w:t>1-4,27</w:t>
      </w:r>
      <w:r w:rsidR="000C11DF">
        <w:fldChar w:fldCharType="end"/>
      </w:r>
      <w:r w:rsidRPr="00326963">
        <w:t>.</w:t>
      </w:r>
      <w:r w:rsidR="00C5477E">
        <w:t xml:space="preserve"> </w:t>
      </w:r>
      <w:r w:rsidRPr="00326963">
        <w:t xml:space="preserve">We have so far applied our imaging method to a number of gastropod species, including </w:t>
      </w:r>
      <w:r w:rsidRPr="00326963">
        <w:rPr>
          <w:i/>
        </w:rPr>
        <w:t>Aplysia californic</w:t>
      </w:r>
      <w:r w:rsidR="00C5477E">
        <w:rPr>
          <w:i/>
        </w:rPr>
        <w:t>a</w:t>
      </w:r>
      <w:r w:rsidR="000C11DF">
        <w:fldChar w:fldCharType="begin">
          <w:fldData xml:space="preserve">PEVuZE5vdGU+PENpdGU+PEF1dGhvcj5Gcm9zdDwvQXV0aG9yPjxZZWFyPjIwMDc8L1llYXI+PFJl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</w:fldData>
        </w:fldChar>
      </w:r>
      <w:r w:rsidR="000C11DF">
        <w:instrText xml:space="preserve"> ADDIN EN.CITE </w:instrText>
      </w:r>
      <w:r w:rsidR="000C11DF">
        <w:fldChar w:fldCharType="begin">
          <w:fldData xml:space="preserve">PEVuZE5vdGU+PENpdGU+PEF1dGhvcj5Gcm9zdDwvQXV0aG9yPjxZZWFyPjIwMDc8L1llYXI+PFJl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</w:fldData>
        </w:fldChar>
      </w:r>
      <w:r w:rsidR="000C11DF">
        <w:instrText xml:space="preserve"> ADDIN EN.CITE.DATA </w:instrText>
      </w:r>
      <w:r w:rsidR="000C11DF">
        <w:fldChar w:fldCharType="end"/>
      </w:r>
      <w:r w:rsidR="000C11DF">
        <w:fldChar w:fldCharType="separate"/>
      </w:r>
      <w:r w:rsidR="000C11DF" w:rsidRPr="000C11DF">
        <w:rPr>
          <w:noProof/>
          <w:vertAlign w:val="superscript"/>
        </w:rPr>
        <w:t>8,11-14,28</w:t>
      </w:r>
      <w:r w:rsidR="000C11DF">
        <w:fldChar w:fldCharType="end"/>
      </w:r>
      <w:r w:rsidRPr="00326963">
        <w:t xml:space="preserve">, </w:t>
      </w:r>
      <w:proofErr w:type="spellStart"/>
      <w:r w:rsidRPr="00326963">
        <w:rPr>
          <w:i/>
        </w:rPr>
        <w:t>Tritonia</w:t>
      </w:r>
      <w:proofErr w:type="spellEnd"/>
      <w:r w:rsidRPr="00326963">
        <w:rPr>
          <w:i/>
        </w:rPr>
        <w:t xml:space="preserve"> diomedea</w:t>
      </w:r>
      <w:r w:rsidR="000C11DF">
        <w:fldChar w:fldCharType="begin">
          <w:fldData xml:space="preserve">PEVuZE5vdGU+PENpdGU+PEF1dGhvcj5Gcm9zdDwvQXV0aG9yPjxZZWFyPjIwMDc8L1llYXI+PFJl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</w:fldData>
        </w:fldChar>
      </w:r>
      <w:r w:rsidR="000C11DF">
        <w:instrText xml:space="preserve"> ADDIN EN.CITE </w:instrText>
      </w:r>
      <w:r w:rsidR="000C11DF">
        <w:fldChar w:fldCharType="begin">
          <w:fldData xml:space="preserve">PEVuZE5vdGU+PENpdGU+PEF1dGhvcj5Gcm9zdDwvQXV0aG9yPjxZZWFyPjIwMDc8L1llYXI+PFJl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</w:fldData>
        </w:fldChar>
      </w:r>
      <w:r w:rsidR="000C11DF">
        <w:instrText xml:space="preserve"> ADDIN EN.CITE.DATA </w:instrText>
      </w:r>
      <w:r w:rsidR="000C11DF">
        <w:fldChar w:fldCharType="end"/>
      </w:r>
      <w:r w:rsidR="000C11DF">
        <w:fldChar w:fldCharType="separate"/>
      </w:r>
      <w:r w:rsidR="000C11DF" w:rsidRPr="000C11DF">
        <w:rPr>
          <w:noProof/>
          <w:vertAlign w:val="superscript"/>
        </w:rPr>
        <w:t>8,9,11,14,19,28</w:t>
      </w:r>
      <w:r w:rsidR="000C11DF">
        <w:fldChar w:fldCharType="end"/>
      </w:r>
      <w:r w:rsidRPr="00326963">
        <w:t xml:space="preserve">, </w:t>
      </w:r>
      <w:proofErr w:type="spellStart"/>
      <w:r w:rsidRPr="00326963">
        <w:rPr>
          <w:i/>
        </w:rPr>
        <w:t>Tritonia</w:t>
      </w:r>
      <w:proofErr w:type="spellEnd"/>
      <w:r w:rsidRPr="00326963">
        <w:rPr>
          <w:i/>
        </w:rPr>
        <w:t xml:space="preserve"> festiva</w:t>
      </w:r>
      <w:r w:rsidR="000C11DF">
        <w:fldChar w:fldCharType="begin"/>
      </w:r>
      <w:r w:rsidR="000C11DF">
        <w:instrText xml:space="preserve"> ADDIN EN.CITE &lt;EndNote&gt;&lt;Cite&gt;&lt;Author&gt;Hill&lt;/Author&gt;&lt;Year&gt;2012&lt;/Year&gt;&lt;RecNum&gt;4259&lt;/RecNum&gt;&lt;DisplayText&gt;&lt;style face="superscript"&gt;28&lt;/style&gt;&lt;/DisplayText&gt;&lt;record&gt;&lt;rec-number&gt;4259&lt;/rec-number&gt;&lt;foreign-keys&gt;&lt;key app="EN" db-id="evt0wwdv8t9peaefxe35xfwa2wtxxfte0dvt" timestamp="0"&gt;4259&lt;/key&gt;&lt;/foreign-keys&gt;&lt;ref-type name="Journal Article"&gt;17&lt;/ref-type&gt;&lt;contributors&gt;&lt;authors&gt;&lt;author&gt;Hill, E. S.&lt;/author&gt;&lt;author&gt;Vasireddi, S. K.&lt;/author&gt;&lt;author&gt;Bruno, A. M.&lt;/author&gt;&lt;author&gt;Wang, J.&lt;/author&gt;&lt;author&gt;Frost, W. N.&lt;/author&gt;&lt;/authors&gt;&lt;/contributors&gt;&lt;auth-address&gt;Department of Cell Biology and Anatomy, The Chicago Medical School, Rosalind Franklin University of Medicine and Science, North Chicago, Illinois, United States of America.&lt;/auth-address&gt;&lt;titles&gt;&lt;title&gt;Variable neuronal participation in stereotypic motor programs&lt;/title&gt;&lt;secondary-title&gt;PLoS ONE&lt;/secondary-title&gt;&lt;alt-title&gt;PloS one&lt;/alt-title&gt;&lt;/titles&gt;&lt;pages&gt;e40579&lt;/pages&gt;&lt;volume&gt;7&lt;/volume&gt;&lt;number&gt;7&lt;/number&gt;&lt;edition&gt;2012/07/21&lt;/edition&gt;&lt;dates&gt;&lt;year&gt;2012&lt;/year&gt;&lt;/dates&gt;&lt;isbn&gt;1932-6203 (Electronic)&amp;#xD;1932-6203 (Linking)&lt;/isbn&gt;&lt;accession-num&gt;22815768&lt;/accession-num&gt;&lt;urls&gt;&lt;related-urls&gt;&lt;url&gt;http://www.ncbi.nlm.nih.gov/pubmed/22815768&lt;/url&gt;&lt;/related-urls&gt;&lt;/urls&gt;&lt;electronic-resource-num&gt;10.1371/journal.pone.0040579&lt;/electronic-resource-num&gt;&lt;language&gt;eng&lt;/language&gt;&lt;/record&gt;&lt;/Cite&gt;&lt;/EndNote&gt;</w:instrText>
      </w:r>
      <w:r w:rsidR="000C11DF">
        <w:fldChar w:fldCharType="separate"/>
      </w:r>
      <w:r w:rsidR="000C11DF" w:rsidRPr="000C11DF">
        <w:rPr>
          <w:noProof/>
          <w:vertAlign w:val="superscript"/>
        </w:rPr>
        <w:t>28</w:t>
      </w:r>
      <w:r w:rsidR="000C11DF">
        <w:fldChar w:fldCharType="end"/>
      </w:r>
      <w:r w:rsidRPr="00326963">
        <w:t xml:space="preserve">, </w:t>
      </w:r>
      <w:proofErr w:type="spellStart"/>
      <w:r w:rsidRPr="00326963">
        <w:rPr>
          <w:i/>
        </w:rPr>
        <w:t>Pleurobranchaea</w:t>
      </w:r>
      <w:proofErr w:type="spellEnd"/>
      <w:r w:rsidRPr="00326963">
        <w:rPr>
          <w:i/>
        </w:rPr>
        <w:t xml:space="preserve"> </w:t>
      </w:r>
      <w:proofErr w:type="spellStart"/>
      <w:r w:rsidRPr="00326963">
        <w:rPr>
          <w:i/>
        </w:rPr>
        <w:t>californica</w:t>
      </w:r>
      <w:proofErr w:type="spellEnd"/>
      <w:r w:rsidRPr="00326963">
        <w:t xml:space="preserve"> (unpublished data), and most recently </w:t>
      </w:r>
      <w:proofErr w:type="spellStart"/>
      <w:r w:rsidRPr="00326963">
        <w:rPr>
          <w:i/>
        </w:rPr>
        <w:t>Berghia</w:t>
      </w:r>
      <w:proofErr w:type="spellEnd"/>
      <w:r w:rsidRPr="00326963">
        <w:rPr>
          <w:i/>
        </w:rPr>
        <w:t xml:space="preserve"> </w:t>
      </w:r>
      <w:proofErr w:type="spellStart"/>
      <w:r w:rsidRPr="00326963">
        <w:rPr>
          <w:i/>
        </w:rPr>
        <w:t>stephanieae</w:t>
      </w:r>
      <w:proofErr w:type="spellEnd"/>
      <w:r w:rsidRPr="00326963">
        <w:rPr>
          <w:i/>
        </w:rPr>
        <w:t xml:space="preserve"> </w:t>
      </w:r>
      <w:r w:rsidRPr="00326963">
        <w:t>(</w:t>
      </w:r>
      <w:r w:rsidRPr="00326963">
        <w:rPr>
          <w:b/>
        </w:rPr>
        <w:t>Fig</w:t>
      </w:r>
      <w:r w:rsidR="007B604F" w:rsidRPr="00326963">
        <w:rPr>
          <w:b/>
        </w:rPr>
        <w:t>ure</w:t>
      </w:r>
      <w:r w:rsidRPr="00326963">
        <w:rPr>
          <w:b/>
        </w:rPr>
        <w:t xml:space="preserve"> 5</w:t>
      </w:r>
      <w:r w:rsidRPr="00326963">
        <w:t>). An appeal of this approach is that it can be readily applied to many species</w:t>
      </w:r>
      <w:r w:rsidR="00354231" w:rsidRPr="00326963">
        <w:t>, with no need for transgenic</w:t>
      </w:r>
      <w:r w:rsidR="00B56185" w:rsidRPr="00326963">
        <w:t xml:space="preserve"> animal</w:t>
      </w:r>
      <w:r w:rsidR="00354231" w:rsidRPr="00326963">
        <w:t>s</w:t>
      </w:r>
      <w:r w:rsidR="00B56185" w:rsidRPr="00326963">
        <w:t>.</w:t>
      </w:r>
      <w:r w:rsidR="00C5477E">
        <w:t xml:space="preserve"> </w:t>
      </w:r>
      <w:r w:rsidR="00EC7690" w:rsidRPr="00326963">
        <w:t xml:space="preserve">We wish to acknowledge that our use of VSD imaging with fast absorbance dyes and a PDA follows on the footsteps of pioneering work that accomplished this in semi-intact, behaving </w:t>
      </w:r>
      <w:r w:rsidR="00EC7690" w:rsidRPr="00326963">
        <w:rPr>
          <w:i/>
        </w:rPr>
        <w:t>Navanax</w:t>
      </w:r>
      <w:r w:rsidR="000C11DF">
        <w:fldChar w:fldCharType="begin"/>
      </w:r>
      <w:r w:rsidR="000C11DF">
        <w:instrText xml:space="preserve"> ADDIN EN.CITE &lt;EndNote&gt;&lt;Cite&gt;&lt;Author&gt;London&lt;/Author&gt;&lt;Year&gt;1987&lt;/Year&gt;&lt;RecNum&gt;4072&lt;/RecNum&gt;&lt;DisplayText&gt;&lt;style face="superscript"&gt;29&lt;/style&gt;&lt;/DisplayText&gt;&lt;record&gt;&lt;rec-number&gt;4072&lt;/rec-number&gt;&lt;foreign-keys&gt;&lt;key app="EN" db-id="evt0wwdv8t9peaefxe35xfwa2wtxxfte0dvt" timestamp="0"&gt;4072&lt;/key&gt;&lt;/foreign-keys&gt;&lt;ref-type name="Journal Article"&gt;17&lt;/ref-type&gt;&lt;contributors&gt;&lt;authors&gt;&lt;author&gt;London, J. A.&lt;/author&gt;&lt;author&gt;Zecevic, D.&lt;/author&gt;&lt;author&gt;Cohen, L. B.&lt;/author&gt;&lt;/authors&gt;&lt;/contributors&gt;&lt;titles&gt;&lt;title&gt;Simultaneous optical recording of activity from many neurons during feeding in Navanax&lt;/title&gt;&lt;secondary-title&gt;J Neurosci&lt;/secondary-title&gt;&lt;/titles&gt;&lt;periodical&gt;&lt;full-title&gt;J Neurosci&lt;/full-title&gt;&lt;abbr-1&gt;The Journal of neuroscience : the official journal of the Society for Neuroscience&lt;/abbr-1&gt;&lt;/periodical&gt;&lt;pages&gt;649-61&lt;/pages&gt;&lt;volume&gt;7&lt;/volume&gt;&lt;number&gt;3&lt;/number&gt;&lt;keywords&gt;&lt;keyword&gt;Animals&lt;/keyword&gt;&lt;keyword&gt;*Eating&lt;/keyword&gt;&lt;keyword&gt;Electrophysiology/methods/standards&lt;/keyword&gt;&lt;keyword&gt;Feeding Behavior/physiology&lt;/keyword&gt;&lt;keyword&gt;Light&lt;/keyword&gt;&lt;keyword&gt;Mollusca&lt;/keyword&gt;&lt;keyword&gt;Neurons/*physiology&lt;/keyword&gt;&lt;keyword&gt;Research Support, Non-U.S. Gov&amp;apos;t&lt;/keyword&gt;&lt;keyword&gt;Research Support, U.S. Gov&amp;apos;t, Non-P.H.S.&lt;/keyword&gt;&lt;keyword&gt;Research Support, U.S. Gov&amp;apos;t, P.H.S.&lt;/keyword&gt;&lt;keyword&gt;Scattering, Radiation&lt;/keyword&gt;&lt;keyword&gt;Staining and Labeling&lt;/keyword&gt;&lt;/keywords&gt;&lt;dates&gt;&lt;year&gt;1987&lt;/year&gt;&lt;pub-dates&gt;&lt;date&gt;Mar&lt;/date&gt;&lt;/pub-dates&gt;&lt;/dates&gt;&lt;accession-num&gt;2435862&lt;/accession-num&gt;&lt;urls&gt;&lt;related-urls&gt;&lt;url&gt;http://www.ncbi.nlm.nih.gov/entrez/query.fcgi?cmd=Retrieve&amp;amp;db=PubMed&amp;amp;dopt=Citation&amp;amp;list_uids=2435862&lt;/url&gt;&lt;/related-urls&gt;&lt;/urls&gt;&lt;/record&gt;&lt;/Cite&gt;&lt;/EndNote&gt;</w:instrText>
      </w:r>
      <w:r w:rsidR="000C11DF">
        <w:fldChar w:fldCharType="separate"/>
      </w:r>
      <w:r w:rsidR="000C11DF" w:rsidRPr="000C11DF">
        <w:rPr>
          <w:noProof/>
          <w:vertAlign w:val="superscript"/>
        </w:rPr>
        <w:t>29</w:t>
      </w:r>
      <w:r w:rsidR="000C11DF">
        <w:fldChar w:fldCharType="end"/>
      </w:r>
      <w:r w:rsidR="00EC7690" w:rsidRPr="00326963">
        <w:t xml:space="preserve"> and </w:t>
      </w:r>
      <w:r w:rsidR="00EC7690" w:rsidRPr="00326963">
        <w:rPr>
          <w:i/>
        </w:rPr>
        <w:t>Aplysia</w:t>
      </w:r>
      <w:r w:rsidR="000C11DF">
        <w:fldChar w:fldCharType="begin"/>
      </w:r>
      <w:r w:rsidR="000C11DF">
        <w:instrText xml:space="preserve"> ADDIN EN.CITE &lt;EndNote&gt;&lt;Cite&gt;&lt;Author&gt;Wu&lt;/Author&gt;&lt;Year&gt;1994&lt;/Year&gt;&lt;RecNum&gt;2294&lt;/RecNum&gt;&lt;DisplayText&gt;&lt;style face="superscript"&gt;30&lt;/style&gt;&lt;/DisplayText&gt;&lt;record&gt;&lt;rec-number&gt;2294&lt;/rec-number&gt;&lt;foreign-keys&gt;&lt;key app="EN" db-id="evt0wwdv8t9peaefxe35xfwa2wtxxfte0dvt" timestamp="0"&gt;2294&lt;/key&gt;&lt;/foreign-keys&gt;&lt;ref-type name="Journal Article"&gt;17&lt;/ref-type&gt;&lt;contributors&gt;&lt;authors&gt;&lt;author&gt;Wu,J.&lt;/author&gt;&lt;author&gt;Cohen,L.B.&lt;/author&gt;&lt;author&gt;Falk,C.X.&lt;/author&gt;&lt;/authors&gt;&lt;/contributors&gt;&lt;titles&gt;&lt;title&gt;&lt;style face="normal" font="default" size="100%"&gt;Neuronal activity during different behaviors in &lt;/style&gt;&lt;style face="italic" font="default" size="100%"&gt;Aplysia&lt;/style&gt;&lt;style face="normal" font="default" size="100%"&gt;:   A distributed organization&lt;/style&gt;&lt;/title&gt;&lt;secondary-title&gt;Science&lt;/secondary-title&gt;&lt;/titles&gt;&lt;periodical&gt;&lt;full-title&gt;Science&lt;/full-title&gt;&lt;abbr-1&gt;Science&lt;/abbr-1&gt;&lt;/periodical&gt;&lt;pages&gt;820-823&lt;/pages&gt;&lt;volume&gt;263&lt;/volume&gt;&lt;keywords&gt;&lt;keyword&gt;neuronal activity&lt;/keyword&gt;&lt;keyword&gt;behavior&lt;/keyword&gt;&lt;keyword&gt;aplysia&lt;/keyword&gt;&lt;keyword&gt;optical recording&lt;/keyword&gt;&lt;/keywords&gt;&lt;dates&gt;&lt;year&gt;1994&lt;/year&gt;&lt;/dates&gt;&lt;label&gt;2341&lt;/label&gt;&lt;urls&gt;&lt;/urls&gt;&lt;/record&gt;&lt;/Cite&gt;&lt;/EndNote&gt;</w:instrText>
      </w:r>
      <w:r w:rsidR="000C11DF">
        <w:fldChar w:fldCharType="separate"/>
      </w:r>
      <w:r w:rsidR="000C11DF" w:rsidRPr="000C11DF">
        <w:rPr>
          <w:noProof/>
          <w:vertAlign w:val="superscript"/>
        </w:rPr>
        <w:t>30</w:t>
      </w:r>
      <w:r w:rsidR="000C11DF">
        <w:fldChar w:fldCharType="end"/>
      </w:r>
      <w:r w:rsidR="00EC7690" w:rsidRPr="00326963">
        <w:t xml:space="preserve"> preparations</w:t>
      </w:r>
      <w:r w:rsidR="00C3246D" w:rsidRPr="00326963">
        <w:t>.</w:t>
      </w:r>
      <w:r w:rsidR="00C5477E">
        <w:t xml:space="preserve"> </w:t>
      </w:r>
      <w:r w:rsidRPr="00326963">
        <w:t xml:space="preserve">Our emphasis on the rapidity of </w:t>
      </w:r>
      <w:r w:rsidR="00EC7690" w:rsidRPr="00326963">
        <w:t>our</w:t>
      </w:r>
      <w:r w:rsidRPr="00326963">
        <w:t xml:space="preserve"> approach is in part an answer to concerns that many investigators may be increasingly reluctant to initiate network studies in new species due to fears that years of study will be necessary to characterize basic network organization before </w:t>
      </w:r>
      <w:r w:rsidR="00095F62" w:rsidRPr="00326963">
        <w:t xml:space="preserve">being able to explore </w:t>
      </w:r>
      <w:r w:rsidR="00EA41AD" w:rsidRPr="00326963">
        <w:t>scientific questions of broad interest to neuroscience</w:t>
      </w:r>
      <w:r w:rsidR="000C11DF">
        <w:fldChar w:fldCharType="begin"/>
      </w:r>
      <w:r w:rsidR="000C11DF">
        <w:instrText xml:space="preserve"> ADDIN EN.CITE &lt;EndNote&gt;&lt;Cite&gt;&lt;Author&gt;Marder&lt;/Author&gt;&lt;Year&gt;2007&lt;/Year&gt;&lt;RecNum&gt;4588&lt;/RecNum&gt;&lt;DisplayText&gt;&lt;style face="superscript"&gt;31&lt;/style&gt;&lt;/DisplayText&gt;&lt;record&gt;&lt;rec-number&gt;4588&lt;/rec-number&gt;&lt;foreign-keys&gt;&lt;key app="EN" db-id="evt0wwdv8t9peaefxe35xfwa2wtxxfte0dvt" timestamp="1586895210"&gt;4588&lt;/key&gt;&lt;/foreign-keys&gt;&lt;ref-type name="Book Section"&gt;5&lt;/ref-type&gt;&lt;contributors&gt;&lt;authors&gt;&lt;author&gt;Marder, E.&lt;/author&gt;&lt;/authors&gt;&lt;secondary-authors&gt;&lt;author&gt;North, G.&lt;/author&gt;&lt;author&gt;Greenspan, R.J.&lt;/author&gt;&lt;/secondary-authors&gt;&lt;/contributors&gt;&lt;titles&gt;&lt;title&gt;Searching for insight: Using invertebrate nervous systems to illuminate fundamental principles in neuroscience.&lt;/title&gt;&lt;secondary-title&gt;Invertebrate Neurobiology&lt;/secondary-title&gt;&lt;/titles&gt;&lt;pages&gt;1-18&lt;/pages&gt;&lt;section&gt;1&lt;/section&gt;&lt;dates&gt;&lt;year&gt;2007&lt;/year&gt;&lt;/dates&gt;&lt;pub-location&gt;New York&lt;/pub-location&gt;&lt;publisher&gt;Cold Spring Harbor Laboratory Press&lt;/publisher&gt;&lt;urls&gt;&lt;/urls&gt;&lt;/record&gt;&lt;/Cite&gt;&lt;/EndNote&gt;</w:instrText>
      </w:r>
      <w:r w:rsidR="000C11DF">
        <w:fldChar w:fldCharType="separate"/>
      </w:r>
      <w:r w:rsidR="000C11DF" w:rsidRPr="000C11DF">
        <w:rPr>
          <w:noProof/>
          <w:vertAlign w:val="superscript"/>
        </w:rPr>
        <w:t>31</w:t>
      </w:r>
      <w:r w:rsidR="000C11DF">
        <w:fldChar w:fldCharType="end"/>
      </w:r>
      <w:r w:rsidRPr="00326963">
        <w:t xml:space="preserve">. </w:t>
      </w:r>
      <w:r w:rsidR="00EA41AD" w:rsidRPr="00326963">
        <w:t>Accordingly, o</w:t>
      </w:r>
      <w:r w:rsidRPr="00326963">
        <w:t xml:space="preserve">ur goal here is to demonstrate a technique that greatly speeds the process – to the point that significant </w:t>
      </w:r>
      <w:r w:rsidR="00B56185" w:rsidRPr="00326963">
        <w:t xml:space="preserve">same-day </w:t>
      </w:r>
      <w:r w:rsidRPr="00326963">
        <w:t xml:space="preserve">insights into network organization </w:t>
      </w:r>
      <w:r w:rsidR="007502E1" w:rsidRPr="00326963">
        <w:t>may</w:t>
      </w:r>
      <w:r w:rsidR="00095F62" w:rsidRPr="00326963">
        <w:t xml:space="preserve"> be </w:t>
      </w:r>
      <w:r w:rsidRPr="00326963">
        <w:t xml:space="preserve">obtained from single preparations.  </w:t>
      </w:r>
    </w:p>
    <w:p w14:paraId="53E8DE2D" w14:textId="582CD2AA" w:rsidR="007A4DD6" w:rsidRPr="00F74241" w:rsidRDefault="007A4DD6" w:rsidP="00F74241">
      <w:pPr>
        <w:rPr>
          <w:color w:val="808080" w:themeColor="background1" w:themeShade="80"/>
        </w:rPr>
      </w:pPr>
    </w:p>
    <w:p w14:paraId="1734505F" w14:textId="44AE156A" w:rsidR="00AA03DF" w:rsidRPr="00F74241" w:rsidRDefault="00AA03DF" w:rsidP="00F74241">
      <w:pPr>
        <w:pStyle w:val="NormalWeb"/>
        <w:spacing w:before="0" w:beforeAutospacing="0" w:after="0" w:afterAutospacing="0"/>
        <w:rPr>
          <w:color w:val="808080"/>
        </w:rPr>
      </w:pPr>
      <w:r w:rsidRPr="00F74241">
        <w:rPr>
          <w:b/>
          <w:bCs/>
        </w:rPr>
        <w:t xml:space="preserve">ACKNOWLEDGMENTS: </w:t>
      </w:r>
    </w:p>
    <w:p w14:paraId="246DCD94" w14:textId="0E61ECE8" w:rsidR="007A4DD6" w:rsidRPr="00F74241" w:rsidRDefault="004531DE" w:rsidP="00F74241">
      <w:pPr>
        <w:rPr>
          <w:bCs/>
        </w:rPr>
      </w:pPr>
      <w:r w:rsidRPr="00F74241">
        <w:rPr>
          <w:color w:val="000000" w:themeColor="text1"/>
        </w:rPr>
        <w:t xml:space="preserve">This work was supported by NSF 1257923 and NIH 1U01NS10837. The authors wish to acknowledge Jean Wang’s assistance in the </w:t>
      </w:r>
      <w:r w:rsidR="00B57F7D" w:rsidRPr="00F74241">
        <w:rPr>
          <w:color w:val="000000" w:themeColor="text1"/>
        </w:rPr>
        <w:t>laboratory</w:t>
      </w:r>
      <w:r w:rsidR="004C3C06" w:rsidRPr="00F74241">
        <w:rPr>
          <w:color w:val="000000" w:themeColor="text1"/>
        </w:rPr>
        <w:t>.</w:t>
      </w:r>
    </w:p>
    <w:p w14:paraId="2D96E92E" w14:textId="72F287DC" w:rsidR="00AA03DF" w:rsidRPr="00F74241" w:rsidRDefault="00AA03DF" w:rsidP="00F74241">
      <w:pPr>
        <w:rPr>
          <w:b/>
          <w:bCs/>
        </w:rPr>
      </w:pPr>
    </w:p>
    <w:p w14:paraId="5D52ED8B" w14:textId="515CB4B4" w:rsidR="00AA03DF" w:rsidRPr="00F74241" w:rsidRDefault="00AA03DF" w:rsidP="00F74241">
      <w:pPr>
        <w:pStyle w:val="NormalWeb"/>
        <w:spacing w:before="0" w:beforeAutospacing="0" w:after="0" w:afterAutospacing="0"/>
        <w:rPr>
          <w:color w:val="808080"/>
        </w:rPr>
      </w:pPr>
      <w:r w:rsidRPr="00F74241">
        <w:rPr>
          <w:b/>
        </w:rPr>
        <w:t>DISCLOSURES</w:t>
      </w:r>
      <w:r w:rsidRPr="00F74241">
        <w:rPr>
          <w:b/>
          <w:bCs/>
        </w:rPr>
        <w:t xml:space="preserve">: </w:t>
      </w:r>
    </w:p>
    <w:p w14:paraId="4E0C3135" w14:textId="001C8927" w:rsidR="007A4DD6" w:rsidRPr="00F74241" w:rsidRDefault="004531DE" w:rsidP="00F74241">
      <w:pPr>
        <w:rPr>
          <w:color w:val="000000" w:themeColor="text1"/>
        </w:rPr>
      </w:pPr>
      <w:r w:rsidRPr="00F74241">
        <w:rPr>
          <w:color w:val="000000" w:themeColor="text1"/>
        </w:rPr>
        <w:t>The authors have nothing to disclose.</w:t>
      </w:r>
    </w:p>
    <w:p w14:paraId="66030076" w14:textId="77777777" w:rsidR="00AA03DF" w:rsidRPr="00F74241" w:rsidRDefault="00AA03DF" w:rsidP="00F74241">
      <w:pPr>
        <w:rPr>
          <w:color w:val="auto"/>
        </w:rPr>
      </w:pPr>
    </w:p>
    <w:p w14:paraId="197D0146" w14:textId="378DBFE7" w:rsidR="008E5569" w:rsidRPr="00F74241" w:rsidRDefault="009726EE" w:rsidP="00F74241">
      <w:pPr>
        <w:jc w:val="left"/>
        <w:rPr>
          <w:color w:val="7F7F7F" w:themeColor="text1" w:themeTint="80"/>
        </w:rPr>
      </w:pPr>
      <w:r w:rsidRPr="00F74241">
        <w:rPr>
          <w:b/>
          <w:bCs/>
        </w:rPr>
        <w:t>REFERENCES</w:t>
      </w:r>
      <w:r w:rsidR="00D04760" w:rsidRPr="00F74241">
        <w:rPr>
          <w:b/>
          <w:bCs/>
        </w:rPr>
        <w:t>:</w:t>
      </w:r>
      <w:r w:rsidRPr="00F74241">
        <w:t xml:space="preserve"> </w:t>
      </w:r>
    </w:p>
    <w:p w14:paraId="77EC25CE"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Miller, C. T., Hale, M. E., Okano, H., Okabe, S., Mitra, P. Comparative Principles for Next-Generation Neuroscience. </w:t>
      </w:r>
      <w:r w:rsidRPr="00326963">
        <w:rPr>
          <w:i/>
          <w:iCs/>
        </w:rPr>
        <w:t>Frontiers in Behavioral Neuroscience</w:t>
      </w:r>
      <w:r w:rsidRPr="00326963">
        <w:t xml:space="preserve">. </w:t>
      </w:r>
      <w:r w:rsidRPr="00326963">
        <w:rPr>
          <w:b/>
          <w:bCs/>
        </w:rPr>
        <w:t>13</w:t>
      </w:r>
      <w:r w:rsidRPr="00326963">
        <w:t xml:space="preserve"> (12) (2019).</w:t>
      </w:r>
    </w:p>
    <w:p w14:paraId="3973378A"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Brenowitz</w:t>
      </w:r>
      <w:proofErr w:type="spellEnd"/>
      <w:r w:rsidRPr="00326963">
        <w:t xml:space="preserve">, E. A., </w:t>
      </w:r>
      <w:proofErr w:type="spellStart"/>
      <w:r w:rsidRPr="00326963">
        <w:t>Zakon</w:t>
      </w:r>
      <w:proofErr w:type="spellEnd"/>
      <w:r w:rsidRPr="00326963">
        <w:t xml:space="preserve">, H. H. Emerging from the bottleneck: benefits of the comparative approach to modern neuroscience. </w:t>
      </w:r>
      <w:r w:rsidRPr="00326963">
        <w:rPr>
          <w:i/>
        </w:rPr>
        <w:t>Trends in Neuroscience.</w:t>
      </w:r>
      <w:r w:rsidRPr="00326963">
        <w:t xml:space="preserve"> </w:t>
      </w:r>
      <w:r w:rsidRPr="00326963">
        <w:rPr>
          <w:b/>
        </w:rPr>
        <w:t>38</w:t>
      </w:r>
      <w:r w:rsidRPr="00326963">
        <w:t xml:space="preserve"> (5), 273-278 (2015).</w:t>
      </w:r>
    </w:p>
    <w:p w14:paraId="14266B99"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Bolker</w:t>
      </w:r>
      <w:proofErr w:type="spellEnd"/>
      <w:r w:rsidRPr="00326963">
        <w:t xml:space="preserve">, J. Model organisms: There's more to life than rats and flies. </w:t>
      </w:r>
      <w:r w:rsidRPr="00326963">
        <w:rPr>
          <w:i/>
        </w:rPr>
        <w:t>Nature.</w:t>
      </w:r>
      <w:r w:rsidRPr="00326963">
        <w:t xml:space="preserve"> </w:t>
      </w:r>
      <w:r w:rsidRPr="00326963">
        <w:rPr>
          <w:b/>
        </w:rPr>
        <w:t>491</w:t>
      </w:r>
      <w:r w:rsidRPr="00326963">
        <w:t xml:space="preserve"> (7422), 31-33 (2012).</w:t>
      </w:r>
    </w:p>
    <w:p w14:paraId="20FA847B"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Carlson, B. A. Diversity matters: the importance of comparative studies and the potential for synergy between neuroscience and evolutionary biology. </w:t>
      </w:r>
      <w:r w:rsidRPr="00326963">
        <w:rPr>
          <w:i/>
        </w:rPr>
        <w:t>JAMA Neurology.</w:t>
      </w:r>
      <w:r w:rsidRPr="00326963">
        <w:t xml:space="preserve"> </w:t>
      </w:r>
      <w:r w:rsidRPr="00326963">
        <w:rPr>
          <w:b/>
        </w:rPr>
        <w:t>69</w:t>
      </w:r>
      <w:r w:rsidRPr="00326963">
        <w:t xml:space="preserve"> (8), 987-993 (2012).</w:t>
      </w:r>
    </w:p>
    <w:p w14:paraId="45B9297E"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Chase, R. </w:t>
      </w:r>
      <w:proofErr w:type="gramStart"/>
      <w:r w:rsidRPr="00326963">
        <w:rPr>
          <w:i/>
        </w:rPr>
        <w:t>Behavior</w:t>
      </w:r>
      <w:proofErr w:type="gramEnd"/>
      <w:r w:rsidRPr="00326963">
        <w:rPr>
          <w:i/>
        </w:rPr>
        <w:t xml:space="preserve"> and its neural control in gastropod </w:t>
      </w:r>
      <w:proofErr w:type="spellStart"/>
      <w:r w:rsidRPr="00326963">
        <w:rPr>
          <w:i/>
        </w:rPr>
        <w:t>molluscs</w:t>
      </w:r>
      <w:proofErr w:type="spellEnd"/>
      <w:r w:rsidRPr="00326963">
        <w:t>.  Oxford University Press. Oxford, UK (2002).</w:t>
      </w:r>
    </w:p>
    <w:p w14:paraId="6B799333"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Salzberg</w:t>
      </w:r>
      <w:proofErr w:type="spellEnd"/>
      <w:r w:rsidRPr="00326963">
        <w:t xml:space="preserve">, B. M., </w:t>
      </w:r>
      <w:proofErr w:type="spellStart"/>
      <w:r w:rsidRPr="00326963">
        <w:t>Grinvald</w:t>
      </w:r>
      <w:proofErr w:type="spellEnd"/>
      <w:r w:rsidRPr="00326963">
        <w:t xml:space="preserve">, A., Cohen, L. B., Davila, H. V., Ross, W. N. Optical recording of neuronal activity in an invertebrate central nervous system: simultaneous monitoring of several neurons. </w:t>
      </w:r>
      <w:r w:rsidRPr="00326963">
        <w:rPr>
          <w:i/>
          <w:iCs/>
        </w:rPr>
        <w:t>Journal of Neurophysiology</w:t>
      </w:r>
      <w:r w:rsidRPr="00326963">
        <w:t xml:space="preserve">. </w:t>
      </w:r>
      <w:r w:rsidRPr="00326963">
        <w:rPr>
          <w:b/>
          <w:bCs/>
        </w:rPr>
        <w:t xml:space="preserve">40 </w:t>
      </w:r>
      <w:r w:rsidRPr="00326963">
        <w:t>(6), 1281-1291 (1977).</w:t>
      </w:r>
    </w:p>
    <w:p w14:paraId="3210EFDC"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Frost, W. N. et al. Monitoring Spiking Activity of Many Individual Neurons in Invertebrate Ganglia. </w:t>
      </w:r>
      <w:r w:rsidRPr="00326963">
        <w:rPr>
          <w:i/>
          <w:iCs/>
        </w:rPr>
        <w:t>Advances in Experimental Medicine and Biology</w:t>
      </w:r>
      <w:r w:rsidRPr="00326963">
        <w:t xml:space="preserve">. </w:t>
      </w:r>
      <w:r w:rsidRPr="00326963">
        <w:rPr>
          <w:b/>
          <w:bCs/>
        </w:rPr>
        <w:t>859</w:t>
      </w:r>
      <w:r w:rsidRPr="00326963">
        <w:t>, 127-145 (2015).</w:t>
      </w:r>
    </w:p>
    <w:p w14:paraId="4ECE86CA" w14:textId="77777777" w:rsidR="00C06635" w:rsidRPr="00326963" w:rsidRDefault="00C06635" w:rsidP="00F74241">
      <w:pPr>
        <w:pStyle w:val="ListParagraph"/>
        <w:widowControl/>
        <w:numPr>
          <w:ilvl w:val="0"/>
          <w:numId w:val="34"/>
        </w:numPr>
        <w:autoSpaceDE/>
        <w:autoSpaceDN/>
        <w:adjustRightInd/>
        <w:ind w:left="0" w:firstLine="0"/>
        <w:jc w:val="left"/>
      </w:pPr>
      <w:r w:rsidRPr="00326963">
        <w:lastRenderedPageBreak/>
        <w:t xml:space="preserve">Frost, W. N., Wang, J., Brandon, C. J. A stereo-compound hybrid microscope for combined intracellular and optical recording of invertebrate neural network activity. </w:t>
      </w:r>
      <w:r w:rsidRPr="00326963">
        <w:rPr>
          <w:i/>
          <w:iCs/>
        </w:rPr>
        <w:t>Journal of Neuroscience Methods</w:t>
      </w:r>
      <w:r w:rsidRPr="00326963">
        <w:t xml:space="preserve">. </w:t>
      </w:r>
      <w:r w:rsidRPr="00326963">
        <w:rPr>
          <w:b/>
          <w:bCs/>
        </w:rPr>
        <w:t>162</w:t>
      </w:r>
      <w:r w:rsidRPr="00326963">
        <w:t xml:space="preserve"> (1-2), 148-154 (2007).</w:t>
      </w:r>
    </w:p>
    <w:p w14:paraId="6415D23D"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Frost, W. N., Wu, J.-Y. Voltage-sensitive dye imaging. In </w:t>
      </w:r>
      <w:r w:rsidRPr="00326963">
        <w:rPr>
          <w:i/>
          <w:iCs/>
        </w:rPr>
        <w:t>Basic Electrophysiological Methods</w:t>
      </w:r>
      <w:r w:rsidRPr="00326963">
        <w:t>. Edited by Covey, E., Carter, M., 169-195, Oxford University Press. Oxford, UK (2015).</w:t>
      </w:r>
    </w:p>
    <w:p w14:paraId="342F6CB7"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Brown, G. D., Yamada, S., </w:t>
      </w:r>
      <w:proofErr w:type="spellStart"/>
      <w:r w:rsidRPr="00326963">
        <w:t>Sejnowski</w:t>
      </w:r>
      <w:proofErr w:type="spellEnd"/>
      <w:r w:rsidRPr="00326963">
        <w:t xml:space="preserve">, T. J. Independent component analysis at the neural cocktail party. </w:t>
      </w:r>
      <w:r w:rsidRPr="00326963">
        <w:rPr>
          <w:i/>
          <w:iCs/>
        </w:rPr>
        <w:t>Trends in Neuroscience</w:t>
      </w:r>
      <w:r w:rsidRPr="00326963">
        <w:t xml:space="preserve">. </w:t>
      </w:r>
      <w:r w:rsidRPr="00326963">
        <w:rPr>
          <w:b/>
          <w:bCs/>
        </w:rPr>
        <w:t>24</w:t>
      </w:r>
      <w:r w:rsidRPr="00326963">
        <w:t xml:space="preserve"> (1), 54-63 (2001).</w:t>
      </w:r>
    </w:p>
    <w:p w14:paraId="1A6A7A4E" w14:textId="77777777" w:rsidR="00C06635" w:rsidRPr="00326963" w:rsidRDefault="00C06635" w:rsidP="00F74241">
      <w:pPr>
        <w:pStyle w:val="ListParagraph"/>
        <w:widowControl/>
        <w:numPr>
          <w:ilvl w:val="0"/>
          <w:numId w:val="34"/>
        </w:numPr>
        <w:autoSpaceDE/>
        <w:autoSpaceDN/>
        <w:adjustRightInd/>
        <w:ind w:left="0" w:firstLine="0"/>
        <w:jc w:val="left"/>
      </w:pPr>
      <w:r w:rsidRPr="00326963">
        <w:t>Hill, E. S., Moore-</w:t>
      </w:r>
      <w:proofErr w:type="spellStart"/>
      <w:r w:rsidRPr="00326963">
        <w:t>Kochlacs</w:t>
      </w:r>
      <w:proofErr w:type="spellEnd"/>
      <w:r w:rsidRPr="00326963">
        <w:t xml:space="preserve">, C., </w:t>
      </w:r>
      <w:proofErr w:type="spellStart"/>
      <w:r w:rsidRPr="00326963">
        <w:t>Vasireddi</w:t>
      </w:r>
      <w:proofErr w:type="spellEnd"/>
      <w:r w:rsidRPr="00326963">
        <w:t xml:space="preserve">, S. K., </w:t>
      </w:r>
      <w:proofErr w:type="spellStart"/>
      <w:r w:rsidRPr="00326963">
        <w:t>Sejnowski</w:t>
      </w:r>
      <w:proofErr w:type="spellEnd"/>
      <w:r w:rsidRPr="00326963">
        <w:t xml:space="preserve">, T. J., Frost, W. N. Validation of independent component analysis for rapid spike sorting of optical recording data. </w:t>
      </w:r>
      <w:r w:rsidRPr="00326963">
        <w:rPr>
          <w:i/>
          <w:iCs/>
        </w:rPr>
        <w:t>Journal of Neurophysiology</w:t>
      </w:r>
      <w:r w:rsidRPr="00326963">
        <w:t xml:space="preserve">. </w:t>
      </w:r>
      <w:r w:rsidRPr="00326963">
        <w:rPr>
          <w:b/>
          <w:bCs/>
        </w:rPr>
        <w:t>104</w:t>
      </w:r>
      <w:r w:rsidRPr="00326963">
        <w:t xml:space="preserve"> (6), 3721-3731 (2010).</w:t>
      </w:r>
    </w:p>
    <w:p w14:paraId="01E2C34E"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Bruno, A. M., Frost, W. N., Humphries, M. D. Modular deconstruction reveals the dynamical and physical building blocks of a locomotion motor program. </w:t>
      </w:r>
      <w:r w:rsidRPr="00326963">
        <w:rPr>
          <w:i/>
          <w:iCs/>
        </w:rPr>
        <w:t>Neuron</w:t>
      </w:r>
      <w:r w:rsidRPr="00326963">
        <w:t xml:space="preserve">. </w:t>
      </w:r>
      <w:r w:rsidRPr="00326963">
        <w:rPr>
          <w:b/>
          <w:bCs/>
        </w:rPr>
        <w:t xml:space="preserve">86 </w:t>
      </w:r>
      <w:r w:rsidRPr="00326963">
        <w:t>(1), 304-318 (2015).</w:t>
      </w:r>
    </w:p>
    <w:p w14:paraId="736B26F4"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Bruno, A. M., Frost, W. N., Humphries, M. D. A spiral attractor network drives rhythmic locomotion. </w:t>
      </w:r>
      <w:proofErr w:type="spellStart"/>
      <w:r w:rsidRPr="00326963">
        <w:rPr>
          <w:i/>
          <w:iCs/>
        </w:rPr>
        <w:t>ELife</w:t>
      </w:r>
      <w:proofErr w:type="spellEnd"/>
      <w:r w:rsidRPr="00326963">
        <w:t xml:space="preserve">. </w:t>
      </w:r>
      <w:r w:rsidRPr="00326963">
        <w:rPr>
          <w:b/>
          <w:bCs/>
        </w:rPr>
        <w:t>6</w:t>
      </w:r>
      <w:r w:rsidRPr="00326963">
        <w:t>, e27342 (2017).</w:t>
      </w:r>
    </w:p>
    <w:p w14:paraId="70C25181"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Hill, E. S., Bruno, A. M., </w:t>
      </w:r>
      <w:proofErr w:type="spellStart"/>
      <w:r w:rsidRPr="00326963">
        <w:t>Vasireddi</w:t>
      </w:r>
      <w:proofErr w:type="spellEnd"/>
      <w:r w:rsidRPr="00326963">
        <w:t xml:space="preserve">, S. K., Frost, W. N. ICA applied to VSD imaging of invertebrate neuronal networks. In </w:t>
      </w:r>
      <w:r w:rsidRPr="00326963">
        <w:rPr>
          <w:i/>
          <w:iCs/>
        </w:rPr>
        <w:t xml:space="preserve">Independent Component Analysis for Audio and </w:t>
      </w:r>
      <w:proofErr w:type="spellStart"/>
      <w:r w:rsidRPr="00326963">
        <w:rPr>
          <w:i/>
          <w:iCs/>
        </w:rPr>
        <w:t>Biosignal</w:t>
      </w:r>
      <w:proofErr w:type="spellEnd"/>
      <w:r w:rsidRPr="00326963">
        <w:rPr>
          <w:i/>
          <w:iCs/>
        </w:rPr>
        <w:t xml:space="preserve"> Applications</w:t>
      </w:r>
      <w:r w:rsidRPr="00326963">
        <w:t xml:space="preserve">. Edited by Naik, G. R., 235-246. </w:t>
      </w:r>
      <w:proofErr w:type="spellStart"/>
      <w:r w:rsidRPr="00326963">
        <w:t>InTech</w:t>
      </w:r>
      <w:proofErr w:type="spellEnd"/>
      <w:r w:rsidRPr="00326963">
        <w:t>. London (2012).</w:t>
      </w:r>
    </w:p>
    <w:p w14:paraId="69BDC429" w14:textId="77777777" w:rsidR="00C06635" w:rsidRPr="00326963" w:rsidRDefault="00C06635" w:rsidP="00F74241">
      <w:pPr>
        <w:pStyle w:val="ListParagraph"/>
        <w:widowControl/>
        <w:numPr>
          <w:ilvl w:val="0"/>
          <w:numId w:val="34"/>
        </w:numPr>
        <w:autoSpaceDE/>
        <w:autoSpaceDN/>
        <w:adjustRightInd/>
        <w:ind w:left="0" w:firstLine="0"/>
        <w:jc w:val="left"/>
      </w:pPr>
      <w:r w:rsidRPr="00326963">
        <w:t>Jahan-</w:t>
      </w:r>
      <w:proofErr w:type="spellStart"/>
      <w:r w:rsidRPr="00326963">
        <w:t>Parwar</w:t>
      </w:r>
      <w:proofErr w:type="spellEnd"/>
      <w:r w:rsidRPr="00326963">
        <w:t xml:space="preserve">, B., </w:t>
      </w:r>
      <w:proofErr w:type="spellStart"/>
      <w:r w:rsidRPr="00326963">
        <w:t>Fredman</w:t>
      </w:r>
      <w:proofErr w:type="spellEnd"/>
      <w:r w:rsidRPr="00326963">
        <w:t xml:space="preserve">, S. M. Neural control of locomotion in Aplysia: role of the central ganglia. </w:t>
      </w:r>
      <w:r w:rsidRPr="00326963">
        <w:rPr>
          <w:i/>
          <w:iCs/>
        </w:rPr>
        <w:t>Behavioral and Neural Biology</w:t>
      </w:r>
      <w:r w:rsidRPr="00326963">
        <w:t xml:space="preserve">. </w:t>
      </w:r>
      <w:r w:rsidRPr="00326963">
        <w:rPr>
          <w:b/>
          <w:bCs/>
        </w:rPr>
        <w:t>27</w:t>
      </w:r>
      <w:r w:rsidRPr="00326963">
        <w:t xml:space="preserve"> (1), 39-58 (1979).</w:t>
      </w:r>
    </w:p>
    <w:p w14:paraId="301B544D"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Jin</w:t>
      </w:r>
      <w:proofErr w:type="spellEnd"/>
      <w:r w:rsidRPr="00326963">
        <w:t xml:space="preserve">, W., Zhang, R. J., Wu, J. Y. Voltage-sensitive dye imaging of population neuronal activity in cortical tissue. </w:t>
      </w:r>
      <w:r w:rsidRPr="00326963">
        <w:rPr>
          <w:i/>
          <w:iCs/>
        </w:rPr>
        <w:t>Journal of Neuroscience Methods</w:t>
      </w:r>
      <w:r w:rsidRPr="00326963">
        <w:t xml:space="preserve">. </w:t>
      </w:r>
      <w:r w:rsidRPr="00326963">
        <w:rPr>
          <w:b/>
          <w:bCs/>
        </w:rPr>
        <w:t>115</w:t>
      </w:r>
      <w:r w:rsidRPr="00326963">
        <w:t xml:space="preserve"> (1), 13-27 (2002).</w:t>
      </w:r>
    </w:p>
    <w:p w14:paraId="237DEE08"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Neveu</w:t>
      </w:r>
      <w:proofErr w:type="spellEnd"/>
      <w:r w:rsidRPr="00326963">
        <w:t xml:space="preserve">, C. L. et al. Unique Configurations of Compression and Truncation of Neuronal Activity Underlie </w:t>
      </w:r>
      <w:proofErr w:type="spellStart"/>
      <w:r w:rsidRPr="00326963">
        <w:t>l-DOPA</w:t>
      </w:r>
      <w:proofErr w:type="spellEnd"/>
      <w:r w:rsidRPr="00326963">
        <w:t xml:space="preserve">-Induced Selection of Motor Patterns in Aplysia. </w:t>
      </w:r>
      <w:proofErr w:type="spellStart"/>
      <w:r w:rsidRPr="00326963">
        <w:rPr>
          <w:i/>
          <w:iCs/>
        </w:rPr>
        <w:t>eNeuro</w:t>
      </w:r>
      <w:proofErr w:type="spellEnd"/>
      <w:r w:rsidRPr="00326963">
        <w:t xml:space="preserve">. </w:t>
      </w:r>
      <w:r w:rsidRPr="00326963">
        <w:rPr>
          <w:b/>
          <w:bCs/>
        </w:rPr>
        <w:t xml:space="preserve">4 </w:t>
      </w:r>
      <w:r w:rsidRPr="00326963">
        <w:t>(5), ENEURO.0206-17.2017 (2017).</w:t>
      </w:r>
    </w:p>
    <w:p w14:paraId="31217D80"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Cai, Z., </w:t>
      </w:r>
      <w:proofErr w:type="spellStart"/>
      <w:r w:rsidRPr="00326963">
        <w:t>Neveu</w:t>
      </w:r>
      <w:proofErr w:type="spellEnd"/>
      <w:r w:rsidRPr="00326963">
        <w:t xml:space="preserve">, C. L., Baxter, D. A., Byrne, J. H., </w:t>
      </w:r>
      <w:proofErr w:type="spellStart"/>
      <w:r w:rsidRPr="00326963">
        <w:t>Aazhang</w:t>
      </w:r>
      <w:proofErr w:type="spellEnd"/>
      <w:r w:rsidRPr="00326963">
        <w:t xml:space="preserve">, B. Inferring neuronal network functional connectivity with directed information. </w:t>
      </w:r>
      <w:r w:rsidRPr="00326963">
        <w:rPr>
          <w:i/>
          <w:iCs/>
        </w:rPr>
        <w:t>Journal of Neurophysiology</w:t>
      </w:r>
      <w:r w:rsidRPr="00326963">
        <w:t xml:space="preserve">. </w:t>
      </w:r>
      <w:r w:rsidRPr="00326963">
        <w:rPr>
          <w:b/>
          <w:bCs/>
        </w:rPr>
        <w:t>118</w:t>
      </w:r>
      <w:r w:rsidRPr="00326963">
        <w:t xml:space="preserve"> (2), 1055-1069 (2017).</w:t>
      </w:r>
    </w:p>
    <w:p w14:paraId="6CD8741C"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Hill, E. S., </w:t>
      </w:r>
      <w:proofErr w:type="spellStart"/>
      <w:r w:rsidRPr="00326963">
        <w:t>Vasireddi</w:t>
      </w:r>
      <w:proofErr w:type="spellEnd"/>
      <w:r w:rsidRPr="00326963">
        <w:t xml:space="preserve">, S. K., Wang, J., Bruno, A. M., Frost, W. N. Memory Formation in </w:t>
      </w:r>
      <w:proofErr w:type="spellStart"/>
      <w:r w:rsidRPr="00326963">
        <w:t>Tritonia</w:t>
      </w:r>
      <w:proofErr w:type="spellEnd"/>
      <w:r w:rsidRPr="00326963">
        <w:t xml:space="preserve"> via Recruitment of Variably Committed Neurons. </w:t>
      </w:r>
      <w:r w:rsidRPr="00326963">
        <w:rPr>
          <w:i/>
          <w:iCs/>
        </w:rPr>
        <w:t>Current Biology</w:t>
      </w:r>
      <w:r w:rsidRPr="00326963">
        <w:t xml:space="preserve">. </w:t>
      </w:r>
      <w:r w:rsidRPr="00326963">
        <w:rPr>
          <w:b/>
          <w:bCs/>
        </w:rPr>
        <w:t>25</w:t>
      </w:r>
      <w:r w:rsidRPr="00326963">
        <w:t xml:space="preserve"> (22), 2879-2888 (2015).</w:t>
      </w:r>
    </w:p>
    <w:p w14:paraId="46EB437E"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Briggman</w:t>
      </w:r>
      <w:proofErr w:type="spellEnd"/>
      <w:r w:rsidRPr="00326963">
        <w:t xml:space="preserve">, K. L., Abarbanel, H. D., </w:t>
      </w:r>
      <w:proofErr w:type="spellStart"/>
      <w:r w:rsidRPr="00326963">
        <w:t>Kristan</w:t>
      </w:r>
      <w:proofErr w:type="spellEnd"/>
      <w:r w:rsidRPr="00326963">
        <w:t xml:space="preserve">, W. B., Jr. Optical imaging of neuronal populations during decision-making. </w:t>
      </w:r>
      <w:r w:rsidRPr="00326963">
        <w:rPr>
          <w:i/>
          <w:iCs/>
        </w:rPr>
        <w:t>Science</w:t>
      </w:r>
      <w:r w:rsidRPr="00326963">
        <w:t xml:space="preserve">. </w:t>
      </w:r>
      <w:r w:rsidRPr="00326963">
        <w:rPr>
          <w:b/>
          <w:bCs/>
        </w:rPr>
        <w:t xml:space="preserve">307 </w:t>
      </w:r>
      <w:r w:rsidRPr="00326963">
        <w:t>(5711), 896-901 (2005).</w:t>
      </w:r>
    </w:p>
    <w:p w14:paraId="4A891336"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Briggman</w:t>
      </w:r>
      <w:proofErr w:type="spellEnd"/>
      <w:r w:rsidRPr="00326963">
        <w:t xml:space="preserve">, K. L., </w:t>
      </w:r>
      <w:proofErr w:type="spellStart"/>
      <w:r w:rsidRPr="00326963">
        <w:t>Kristan</w:t>
      </w:r>
      <w:proofErr w:type="spellEnd"/>
      <w:r w:rsidRPr="00326963">
        <w:t xml:space="preserve">, W. B., Jr. Imaging dedicated and multifunctional neural circuits generating distinct behaviors. </w:t>
      </w:r>
      <w:r w:rsidRPr="00326963">
        <w:rPr>
          <w:i/>
          <w:iCs/>
        </w:rPr>
        <w:t>Journal of Neuroscience</w:t>
      </w:r>
      <w:r w:rsidRPr="00326963">
        <w:t xml:space="preserve">. </w:t>
      </w:r>
      <w:r w:rsidRPr="00326963">
        <w:rPr>
          <w:b/>
          <w:bCs/>
        </w:rPr>
        <w:t>26</w:t>
      </w:r>
      <w:r w:rsidRPr="00326963">
        <w:t xml:space="preserve"> (42), 10925-10933 (2006).</w:t>
      </w:r>
    </w:p>
    <w:p w14:paraId="07B2E1AD"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Tomina</w:t>
      </w:r>
      <w:proofErr w:type="spellEnd"/>
      <w:r w:rsidRPr="00326963">
        <w:t xml:space="preserve">, Y., </w:t>
      </w:r>
      <w:proofErr w:type="spellStart"/>
      <w:r w:rsidRPr="00326963">
        <w:t>Wagenaar</w:t>
      </w:r>
      <w:proofErr w:type="spellEnd"/>
      <w:r w:rsidRPr="00326963">
        <w:t xml:space="preserve">, D. A. A double-sided microscope to realize whole-ganglion imaging of membrane potential in the medicinal leech. </w:t>
      </w:r>
      <w:proofErr w:type="spellStart"/>
      <w:r w:rsidRPr="00326963">
        <w:rPr>
          <w:i/>
          <w:iCs/>
        </w:rPr>
        <w:t>ELife</w:t>
      </w:r>
      <w:proofErr w:type="spellEnd"/>
      <w:r w:rsidRPr="00326963">
        <w:t xml:space="preserve">. </w:t>
      </w:r>
      <w:r w:rsidRPr="00326963">
        <w:rPr>
          <w:b/>
          <w:bCs/>
        </w:rPr>
        <w:t>6</w:t>
      </w:r>
      <w:r w:rsidRPr="00326963">
        <w:t>, e29839 (2017).</w:t>
      </w:r>
    </w:p>
    <w:p w14:paraId="74886244"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Chang, P. Y., Jackson, M. B. Interpretation and optimization of absorbance and fluorescence signals from voltage-sensitive dyes. </w:t>
      </w:r>
      <w:r w:rsidRPr="00326963">
        <w:rPr>
          <w:i/>
          <w:iCs/>
        </w:rPr>
        <w:t>Journal of Membrane Biology</w:t>
      </w:r>
      <w:r w:rsidRPr="00326963">
        <w:t xml:space="preserve">. </w:t>
      </w:r>
      <w:r w:rsidRPr="00326963">
        <w:rPr>
          <w:b/>
          <w:bCs/>
        </w:rPr>
        <w:t>196</w:t>
      </w:r>
      <w:r w:rsidRPr="00326963">
        <w:t xml:space="preserve"> (2), 105-116 (2003).</w:t>
      </w:r>
    </w:p>
    <w:p w14:paraId="2F2EC24A"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Parsons, T. D., </w:t>
      </w:r>
      <w:proofErr w:type="spellStart"/>
      <w:r w:rsidRPr="00326963">
        <w:t>Salzberg</w:t>
      </w:r>
      <w:proofErr w:type="spellEnd"/>
      <w:r w:rsidRPr="00326963">
        <w:t xml:space="preserve">, B. M., Obaid, A. L., </w:t>
      </w:r>
      <w:proofErr w:type="spellStart"/>
      <w:r w:rsidRPr="00326963">
        <w:t>Raccuia</w:t>
      </w:r>
      <w:proofErr w:type="spellEnd"/>
      <w:r w:rsidRPr="00326963">
        <w:t xml:space="preserve">-Behling, F., Kleinfeld, D. Long-term optical recording of patterns of electrical activity in ensembles of cultured Aplysia neurons. </w:t>
      </w:r>
      <w:r w:rsidRPr="00326963">
        <w:rPr>
          <w:i/>
          <w:iCs/>
        </w:rPr>
        <w:t>Journal of Neurophysiology</w:t>
      </w:r>
      <w:r w:rsidRPr="00326963">
        <w:t xml:space="preserve">. </w:t>
      </w:r>
      <w:r w:rsidRPr="00326963">
        <w:rPr>
          <w:b/>
          <w:bCs/>
        </w:rPr>
        <w:t>66</w:t>
      </w:r>
      <w:r w:rsidRPr="00326963">
        <w:t>, 316-333 (1991).</w:t>
      </w:r>
    </w:p>
    <w:p w14:paraId="2FE066D4"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Katz, P. S. Evolution of central pattern generators and rhythmic </w:t>
      </w:r>
      <w:proofErr w:type="spellStart"/>
      <w:r w:rsidRPr="00326963">
        <w:t>behaviours</w:t>
      </w:r>
      <w:proofErr w:type="spellEnd"/>
      <w:r w:rsidRPr="00326963">
        <w:t xml:space="preserve">. </w:t>
      </w:r>
    </w:p>
    <w:p w14:paraId="4ED5939A" w14:textId="77777777" w:rsidR="00C06635" w:rsidRPr="00326963" w:rsidRDefault="00C06635" w:rsidP="00F74241">
      <w:pPr>
        <w:pStyle w:val="ListParagraph"/>
        <w:ind w:left="0"/>
      </w:pPr>
      <w:r w:rsidRPr="00326963">
        <w:rPr>
          <w:i/>
          <w:iCs/>
        </w:rPr>
        <w:lastRenderedPageBreak/>
        <w:t>Philosophical Transactions of the Royal Society of London, Series B</w:t>
      </w:r>
      <w:r w:rsidRPr="00326963">
        <w:t xml:space="preserve">. </w:t>
      </w:r>
      <w:r w:rsidRPr="00326963">
        <w:rPr>
          <w:b/>
          <w:bCs/>
        </w:rPr>
        <w:t xml:space="preserve">371 </w:t>
      </w:r>
      <w:r w:rsidRPr="00326963">
        <w:t>(1685), 20150057 (2016).</w:t>
      </w:r>
    </w:p>
    <w:p w14:paraId="728C6ACF" w14:textId="77777777" w:rsidR="00C06635" w:rsidRPr="00326963" w:rsidRDefault="00C06635" w:rsidP="00F74241">
      <w:pPr>
        <w:pStyle w:val="ListParagraph"/>
        <w:widowControl/>
        <w:numPr>
          <w:ilvl w:val="0"/>
          <w:numId w:val="34"/>
        </w:numPr>
        <w:autoSpaceDE/>
        <w:autoSpaceDN/>
        <w:adjustRightInd/>
        <w:ind w:left="0" w:firstLine="0"/>
        <w:jc w:val="left"/>
      </w:pPr>
      <w:proofErr w:type="spellStart"/>
      <w:r w:rsidRPr="00326963">
        <w:t>Moroz</w:t>
      </w:r>
      <w:proofErr w:type="spellEnd"/>
      <w:r w:rsidRPr="00326963">
        <w:t xml:space="preserve">, L. L. Biodiversity Meets Neuroscience: From the Sequencing Ship (Ship-Seq) to Deciphering Parallel Evolution of Neural Systems in </w:t>
      </w:r>
      <w:proofErr w:type="spellStart"/>
      <w:r w:rsidRPr="00326963">
        <w:t>Omic's</w:t>
      </w:r>
      <w:proofErr w:type="spellEnd"/>
      <w:r w:rsidRPr="00326963">
        <w:t xml:space="preserve"> Era. </w:t>
      </w:r>
      <w:r w:rsidRPr="00326963">
        <w:rPr>
          <w:i/>
          <w:iCs/>
        </w:rPr>
        <w:t xml:space="preserve">Integrative and Comparative Biology. </w:t>
      </w:r>
      <w:r w:rsidRPr="00326963">
        <w:rPr>
          <w:b/>
          <w:bCs/>
        </w:rPr>
        <w:t>55</w:t>
      </w:r>
      <w:r w:rsidRPr="00326963">
        <w:t xml:space="preserve"> (6), 1005-1017 (2015).</w:t>
      </w:r>
    </w:p>
    <w:p w14:paraId="0FEA8EAC"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Frost, W. N., Tian, L.-M., Hoppe, T. A., </w:t>
      </w:r>
      <w:proofErr w:type="spellStart"/>
      <w:r w:rsidRPr="00326963">
        <w:t>Mongeluzi</w:t>
      </w:r>
      <w:proofErr w:type="spellEnd"/>
      <w:r w:rsidRPr="00326963">
        <w:t xml:space="preserve">, D. L., Wang, J. A cellular mechanism for </w:t>
      </w:r>
      <w:proofErr w:type="spellStart"/>
      <w:r w:rsidRPr="00326963">
        <w:t>prepulse</w:t>
      </w:r>
      <w:proofErr w:type="spellEnd"/>
      <w:r w:rsidRPr="00326963">
        <w:t xml:space="preserve"> inhibition. </w:t>
      </w:r>
      <w:r w:rsidRPr="00326963">
        <w:rPr>
          <w:i/>
          <w:iCs/>
        </w:rPr>
        <w:t>Neuron</w:t>
      </w:r>
      <w:r w:rsidRPr="00326963">
        <w:t xml:space="preserve">. </w:t>
      </w:r>
      <w:r w:rsidRPr="00326963">
        <w:rPr>
          <w:b/>
          <w:bCs/>
        </w:rPr>
        <w:t>40</w:t>
      </w:r>
      <w:r w:rsidRPr="00326963">
        <w:t>, 991-1001 (2003).</w:t>
      </w:r>
    </w:p>
    <w:p w14:paraId="34701F8C" w14:textId="15B191F0" w:rsidR="00C06635" w:rsidRPr="00326963" w:rsidRDefault="00C06635" w:rsidP="00F74241">
      <w:pPr>
        <w:pStyle w:val="ListParagraph"/>
        <w:widowControl/>
        <w:numPr>
          <w:ilvl w:val="0"/>
          <w:numId w:val="34"/>
        </w:numPr>
        <w:autoSpaceDE/>
        <w:autoSpaceDN/>
        <w:adjustRightInd/>
        <w:ind w:left="0" w:firstLine="0"/>
        <w:jc w:val="left"/>
      </w:pPr>
      <w:r w:rsidRPr="00326963">
        <w:t xml:space="preserve">Hill, E. S., </w:t>
      </w:r>
      <w:proofErr w:type="spellStart"/>
      <w:r w:rsidRPr="00326963">
        <w:t>Vasireddi</w:t>
      </w:r>
      <w:proofErr w:type="spellEnd"/>
      <w:r w:rsidRPr="00326963">
        <w:t xml:space="preserve">, S. K., Bruno, A. M., Wang, J., Frost, W. N. Variable neuronal participation in stereotypic motor programs. </w:t>
      </w:r>
      <w:proofErr w:type="spellStart"/>
      <w:r w:rsidRPr="00326963">
        <w:rPr>
          <w:i/>
          <w:iCs/>
        </w:rPr>
        <w:t>PLoS</w:t>
      </w:r>
      <w:proofErr w:type="spellEnd"/>
      <w:r w:rsidRPr="00326963">
        <w:rPr>
          <w:i/>
          <w:iCs/>
        </w:rPr>
        <w:t xml:space="preserve"> O</w:t>
      </w:r>
      <w:r w:rsidR="00C5477E">
        <w:rPr>
          <w:i/>
          <w:iCs/>
        </w:rPr>
        <w:t>ne</w:t>
      </w:r>
      <w:r w:rsidRPr="00326963">
        <w:t xml:space="preserve">. </w:t>
      </w:r>
      <w:r w:rsidRPr="00326963">
        <w:rPr>
          <w:b/>
          <w:bCs/>
        </w:rPr>
        <w:t>7</w:t>
      </w:r>
      <w:r w:rsidRPr="00326963">
        <w:t xml:space="preserve"> (7), e40579 (2012).</w:t>
      </w:r>
    </w:p>
    <w:p w14:paraId="4C770724"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London, J. A., </w:t>
      </w:r>
      <w:proofErr w:type="spellStart"/>
      <w:r w:rsidRPr="00326963">
        <w:t>Zecevic</w:t>
      </w:r>
      <w:proofErr w:type="spellEnd"/>
      <w:r w:rsidRPr="00326963">
        <w:t xml:space="preserve">, D., Cohen, L. B. Simultaneous optical recording of activity from many neurons during feeding in </w:t>
      </w:r>
      <w:proofErr w:type="spellStart"/>
      <w:r w:rsidRPr="00326963">
        <w:t>Navanax</w:t>
      </w:r>
      <w:proofErr w:type="spellEnd"/>
      <w:r w:rsidRPr="00326963">
        <w:t xml:space="preserve">. </w:t>
      </w:r>
      <w:r w:rsidRPr="00326963">
        <w:rPr>
          <w:i/>
          <w:iCs/>
        </w:rPr>
        <w:t>Journal of Neuroscience</w:t>
      </w:r>
      <w:r w:rsidRPr="00326963">
        <w:t xml:space="preserve">. </w:t>
      </w:r>
      <w:r w:rsidRPr="00326963">
        <w:rPr>
          <w:b/>
          <w:bCs/>
        </w:rPr>
        <w:t>7</w:t>
      </w:r>
      <w:r w:rsidRPr="00326963">
        <w:t xml:space="preserve"> (3), 649-661 (1987).</w:t>
      </w:r>
    </w:p>
    <w:p w14:paraId="0D59BC49" w14:textId="77777777" w:rsidR="00C06635" w:rsidRPr="00326963" w:rsidRDefault="00C06635" w:rsidP="00F74241">
      <w:pPr>
        <w:pStyle w:val="ListParagraph"/>
        <w:widowControl/>
        <w:numPr>
          <w:ilvl w:val="0"/>
          <w:numId w:val="34"/>
        </w:numPr>
        <w:autoSpaceDE/>
        <w:autoSpaceDN/>
        <w:adjustRightInd/>
        <w:ind w:left="0" w:firstLine="0"/>
        <w:jc w:val="left"/>
      </w:pPr>
      <w:r w:rsidRPr="00326963">
        <w:t xml:space="preserve">Wu, J., Cohen, L. B, Falk, C. X. Neuronal activity during different behaviors in Aplysia:  A distributed organization. </w:t>
      </w:r>
      <w:r w:rsidRPr="00326963">
        <w:rPr>
          <w:i/>
          <w:iCs/>
        </w:rPr>
        <w:t>Science</w:t>
      </w:r>
      <w:r w:rsidRPr="00326963">
        <w:t xml:space="preserve">. </w:t>
      </w:r>
      <w:r w:rsidRPr="00326963">
        <w:rPr>
          <w:b/>
          <w:bCs/>
        </w:rPr>
        <w:t>263</w:t>
      </w:r>
      <w:r w:rsidRPr="00326963">
        <w:t xml:space="preserve"> (5148), 820-823 (1994).</w:t>
      </w:r>
    </w:p>
    <w:p w14:paraId="59C1F8F8" w14:textId="74874606" w:rsidR="000259F4" w:rsidRDefault="00C06635" w:rsidP="00F74241">
      <w:pPr>
        <w:pStyle w:val="ListParagraph"/>
        <w:widowControl/>
        <w:numPr>
          <w:ilvl w:val="0"/>
          <w:numId w:val="34"/>
        </w:numPr>
        <w:autoSpaceDE/>
        <w:autoSpaceDN/>
        <w:adjustRightInd/>
        <w:ind w:left="0" w:firstLine="0"/>
        <w:jc w:val="left"/>
      </w:pPr>
      <w:r w:rsidRPr="00326963">
        <w:t xml:space="preserve">Marder, E. Searching for insight. In </w:t>
      </w:r>
      <w:r w:rsidRPr="00326963">
        <w:rPr>
          <w:i/>
          <w:iCs/>
        </w:rPr>
        <w:t>Invertebrate Neurobiology</w:t>
      </w:r>
      <w:r w:rsidRPr="00326963">
        <w:t>. Edited by North, G., Greenspan, R.J., 1-18, Cold Spring Harbor Laboratory Press. Cold Spring Harbor, NY (2007).</w:t>
      </w:r>
    </w:p>
    <w:sectPr w:rsidR="000259F4" w:rsidSect="00B81B15">
      <w:headerReference w:type="default" r:id="rId7"/>
      <w:head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DF57FB" w14:textId="77777777" w:rsidR="00113BCC" w:rsidRDefault="00113BCC" w:rsidP="00621C4E">
      <w:r>
        <w:separator/>
      </w:r>
    </w:p>
  </w:endnote>
  <w:endnote w:type="continuationSeparator" w:id="0">
    <w:p w14:paraId="4471E198" w14:textId="77777777" w:rsidR="00113BCC" w:rsidRDefault="00113B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5D52CD" w14:textId="77777777" w:rsidR="00113BCC" w:rsidRDefault="00113BCC" w:rsidP="00621C4E">
      <w:r>
        <w:separator/>
      </w:r>
    </w:p>
  </w:footnote>
  <w:footnote w:type="continuationSeparator" w:id="0">
    <w:p w14:paraId="0A93AFD1" w14:textId="77777777" w:rsidR="00113BCC" w:rsidRDefault="00113B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452505" w:rsidRPr="006F06E4" w:rsidRDefault="0045250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C4D03B7" w:rsidR="00452505" w:rsidRPr="006F06E4" w:rsidRDefault="0045250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A41DE"/>
    <w:multiLevelType w:val="multilevel"/>
    <w:tmpl w:val="26DAC796"/>
    <w:lvl w:ilvl="0">
      <w:start w:val="4"/>
      <w:numFmt w:val="decimal"/>
      <w:lvlText w:val="%1"/>
      <w:lvlJc w:val="left"/>
      <w:pPr>
        <w:ind w:left="480" w:hanging="480"/>
      </w:pPr>
      <w:rPr>
        <w:rFonts w:hint="default"/>
      </w:rPr>
    </w:lvl>
    <w:lvl w:ilvl="1">
      <w:start w:val="1"/>
      <w:numFmt w:val="decimal"/>
      <w:lvlText w:val="%1.%2"/>
      <w:lvlJc w:val="left"/>
      <w:pPr>
        <w:ind w:left="877" w:hanging="480"/>
      </w:pPr>
      <w:rPr>
        <w:rFonts w:hint="default"/>
      </w:rPr>
    </w:lvl>
    <w:lvl w:ilvl="2">
      <w:start w:val="2"/>
      <w:numFmt w:val="decimal"/>
      <w:lvlText w:val="%1.%2.%3"/>
      <w:lvlJc w:val="left"/>
      <w:pPr>
        <w:ind w:left="1514" w:hanging="720"/>
      </w:pPr>
      <w:rPr>
        <w:rFonts w:hint="default"/>
      </w:rPr>
    </w:lvl>
    <w:lvl w:ilvl="3">
      <w:start w:val="1"/>
      <w:numFmt w:val="decimal"/>
      <w:lvlText w:val="%1.%2.%3.%4"/>
      <w:lvlJc w:val="left"/>
      <w:pPr>
        <w:ind w:left="1911" w:hanging="720"/>
      </w:pPr>
      <w:rPr>
        <w:rFonts w:hint="default"/>
      </w:rPr>
    </w:lvl>
    <w:lvl w:ilvl="4">
      <w:start w:val="1"/>
      <w:numFmt w:val="decimal"/>
      <w:lvlText w:val="%1.%2.%3.%4.%5"/>
      <w:lvlJc w:val="left"/>
      <w:pPr>
        <w:ind w:left="2668"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822" w:hanging="1440"/>
      </w:pPr>
      <w:rPr>
        <w:rFonts w:hint="default"/>
      </w:rPr>
    </w:lvl>
    <w:lvl w:ilvl="7">
      <w:start w:val="1"/>
      <w:numFmt w:val="decimal"/>
      <w:lvlText w:val="%1.%2.%3.%4.%5.%6.%7.%8"/>
      <w:lvlJc w:val="left"/>
      <w:pPr>
        <w:ind w:left="4219" w:hanging="1440"/>
      </w:pPr>
      <w:rPr>
        <w:rFonts w:hint="default"/>
      </w:rPr>
    </w:lvl>
    <w:lvl w:ilvl="8">
      <w:start w:val="1"/>
      <w:numFmt w:val="decimal"/>
      <w:lvlText w:val="%1.%2.%3.%4.%5.%6.%7.%8.%9"/>
      <w:lvlJc w:val="left"/>
      <w:pPr>
        <w:ind w:left="4976" w:hanging="1800"/>
      </w:pPr>
      <w:rPr>
        <w:rFonts w:hint="default"/>
      </w:rPr>
    </w:lvl>
  </w:abstractNum>
  <w:abstractNum w:abstractNumId="2" w15:restartNumberingAfterBreak="0">
    <w:nsid w:val="03FD25DA"/>
    <w:multiLevelType w:val="multilevel"/>
    <w:tmpl w:val="B430280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1D2CA9"/>
    <w:multiLevelType w:val="multilevel"/>
    <w:tmpl w:val="B430280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05B0553"/>
    <w:multiLevelType w:val="multilevel"/>
    <w:tmpl w:val="B430280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58B5315"/>
    <w:multiLevelType w:val="multilevel"/>
    <w:tmpl w:val="47E6D8A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0E7FF1"/>
    <w:multiLevelType w:val="hybridMultilevel"/>
    <w:tmpl w:val="0BA07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87BA955C"/>
    <w:lvl w:ilvl="0" w:tplc="59FC7368">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2"/>
  </w:num>
  <w:num w:numId="5">
    <w:abstractNumId w:val="14"/>
  </w:num>
  <w:num w:numId="6">
    <w:abstractNumId w:val="21"/>
  </w:num>
  <w:num w:numId="7">
    <w:abstractNumId w:val="0"/>
  </w:num>
  <w:num w:numId="8">
    <w:abstractNumId w:val="16"/>
  </w:num>
  <w:num w:numId="9">
    <w:abstractNumId w:val="17"/>
  </w:num>
  <w:num w:numId="10">
    <w:abstractNumId w:val="23"/>
  </w:num>
  <w:num w:numId="11">
    <w:abstractNumId w:val="27"/>
  </w:num>
  <w:num w:numId="12">
    <w:abstractNumId w:val="4"/>
  </w:num>
  <w:num w:numId="13">
    <w:abstractNumId w:val="25"/>
  </w:num>
  <w:num w:numId="14">
    <w:abstractNumId w:val="31"/>
  </w:num>
  <w:num w:numId="15">
    <w:abstractNumId w:val="18"/>
  </w:num>
  <w:num w:numId="16">
    <w:abstractNumId w:val="13"/>
  </w:num>
  <w:num w:numId="17">
    <w:abstractNumId w:val="26"/>
  </w:num>
  <w:num w:numId="18">
    <w:abstractNumId w:val="19"/>
  </w:num>
  <w:num w:numId="19">
    <w:abstractNumId w:val="29"/>
  </w:num>
  <w:num w:numId="20">
    <w:abstractNumId w:val="5"/>
  </w:num>
  <w:num w:numId="21">
    <w:abstractNumId w:val="30"/>
  </w:num>
  <w:num w:numId="22">
    <w:abstractNumId w:val="28"/>
  </w:num>
  <w:num w:numId="23">
    <w:abstractNumId w:val="20"/>
  </w:num>
  <w:num w:numId="24">
    <w:abstractNumId w:val="32"/>
  </w:num>
  <w:num w:numId="25">
    <w:abstractNumId w:val="11"/>
  </w:num>
  <w:num w:numId="26">
    <w:abstractNumId w:val="3"/>
  </w:num>
  <w:num w:numId="27">
    <w:abstractNumId w:val="10"/>
  </w:num>
  <w:num w:numId="28">
    <w:abstractNumId w:val="33"/>
  </w:num>
  <w:num w:numId="29">
    <w:abstractNumId w:val="2"/>
  </w:num>
  <w:num w:numId="30">
    <w:abstractNumId w:val="1"/>
  </w:num>
  <w:num w:numId="31">
    <w:abstractNumId w:val="12"/>
  </w:num>
  <w:num w:numId="32">
    <w:abstractNumId w:val="9"/>
  </w:num>
  <w:num w:numId="33">
    <w:abstractNumId w:val="8"/>
  </w:num>
  <w:num w:numId="34">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t0wwdv8t9peaefxe35xfwa2wtxxfte0dvt&quot;&gt;billdata-Converted&lt;record-ids&gt;&lt;item&gt;902&lt;/item&gt;&lt;item&gt;2294&lt;/item&gt;&lt;item&gt;3869&lt;/item&gt;&lt;item&gt;4062&lt;/item&gt;&lt;item&gt;4064&lt;/item&gt;&lt;item&gt;4072&lt;/item&gt;&lt;item&gt;4077&lt;/item&gt;&lt;item&gt;4084&lt;/item&gt;&lt;item&gt;4087&lt;/item&gt;&lt;item&gt;4116&lt;/item&gt;&lt;item&gt;4177&lt;/item&gt;&lt;item&gt;4223&lt;/item&gt;&lt;item&gt;4258&lt;/item&gt;&lt;item&gt;4259&lt;/item&gt;&lt;item&gt;4297&lt;/item&gt;&lt;item&gt;4354&lt;/item&gt;&lt;item&gt;4429&lt;/item&gt;&lt;item&gt;4450&lt;/item&gt;&lt;item&gt;4451&lt;/item&gt;&lt;item&gt;4464&lt;/item&gt;&lt;item&gt;4512&lt;/item&gt;&lt;item&gt;4557&lt;/item&gt;&lt;item&gt;4558&lt;/item&gt;&lt;item&gt;4576&lt;/item&gt;&lt;item&gt;4577&lt;/item&gt;&lt;item&gt;4578&lt;/item&gt;&lt;item&gt;4579&lt;/item&gt;&lt;item&gt;4586&lt;/item&gt;&lt;item&gt;4587&lt;/item&gt;&lt;item&gt;4588&lt;/item&gt;&lt;item&gt;4589&lt;/item&gt;&lt;/record-ids&gt;&lt;/item&gt;&lt;/Libraries&gt;"/>
  </w:docVars>
  <w:rsids>
    <w:rsidRoot w:val="00EE705F"/>
    <w:rsid w:val="00001169"/>
    <w:rsid w:val="00001806"/>
    <w:rsid w:val="00004F98"/>
    <w:rsid w:val="00005815"/>
    <w:rsid w:val="00006E68"/>
    <w:rsid w:val="00007DBC"/>
    <w:rsid w:val="00007EA1"/>
    <w:rsid w:val="000100F0"/>
    <w:rsid w:val="000129B2"/>
    <w:rsid w:val="00012FF9"/>
    <w:rsid w:val="0001389C"/>
    <w:rsid w:val="00014314"/>
    <w:rsid w:val="00016DCE"/>
    <w:rsid w:val="000212AE"/>
    <w:rsid w:val="00021434"/>
    <w:rsid w:val="00021774"/>
    <w:rsid w:val="00021DF3"/>
    <w:rsid w:val="00023869"/>
    <w:rsid w:val="00024598"/>
    <w:rsid w:val="00025800"/>
    <w:rsid w:val="000259F4"/>
    <w:rsid w:val="00026B64"/>
    <w:rsid w:val="000279B0"/>
    <w:rsid w:val="00031CFA"/>
    <w:rsid w:val="00032769"/>
    <w:rsid w:val="0003311E"/>
    <w:rsid w:val="00037B58"/>
    <w:rsid w:val="00040DAC"/>
    <w:rsid w:val="00041ACD"/>
    <w:rsid w:val="00045A75"/>
    <w:rsid w:val="00047FF8"/>
    <w:rsid w:val="00051B73"/>
    <w:rsid w:val="00053813"/>
    <w:rsid w:val="0005384E"/>
    <w:rsid w:val="00053A6E"/>
    <w:rsid w:val="000575CF"/>
    <w:rsid w:val="00060ABE"/>
    <w:rsid w:val="00061A50"/>
    <w:rsid w:val="0006361B"/>
    <w:rsid w:val="00064104"/>
    <w:rsid w:val="00064F32"/>
    <w:rsid w:val="000652E3"/>
    <w:rsid w:val="00066025"/>
    <w:rsid w:val="00067A8F"/>
    <w:rsid w:val="000701D1"/>
    <w:rsid w:val="00074B16"/>
    <w:rsid w:val="000761AB"/>
    <w:rsid w:val="0007653D"/>
    <w:rsid w:val="00077DF6"/>
    <w:rsid w:val="00080A20"/>
    <w:rsid w:val="00082796"/>
    <w:rsid w:val="00082DF4"/>
    <w:rsid w:val="0008303E"/>
    <w:rsid w:val="00086FF5"/>
    <w:rsid w:val="00087563"/>
    <w:rsid w:val="00087C0A"/>
    <w:rsid w:val="0009063F"/>
    <w:rsid w:val="00090E5B"/>
    <w:rsid w:val="00091788"/>
    <w:rsid w:val="00093BC4"/>
    <w:rsid w:val="000943E6"/>
    <w:rsid w:val="0009572F"/>
    <w:rsid w:val="00095F62"/>
    <w:rsid w:val="00097929"/>
    <w:rsid w:val="000979EE"/>
    <w:rsid w:val="000A1E61"/>
    <w:rsid w:val="000A1E80"/>
    <w:rsid w:val="000A3B70"/>
    <w:rsid w:val="000A5153"/>
    <w:rsid w:val="000A54FA"/>
    <w:rsid w:val="000B10AE"/>
    <w:rsid w:val="000B30BF"/>
    <w:rsid w:val="000B399E"/>
    <w:rsid w:val="000B566B"/>
    <w:rsid w:val="000B595C"/>
    <w:rsid w:val="000B5C79"/>
    <w:rsid w:val="000B662E"/>
    <w:rsid w:val="000B7294"/>
    <w:rsid w:val="000B75D0"/>
    <w:rsid w:val="000C11DF"/>
    <w:rsid w:val="000C1CF8"/>
    <w:rsid w:val="000C49CF"/>
    <w:rsid w:val="000C52E9"/>
    <w:rsid w:val="000C5B8B"/>
    <w:rsid w:val="000C5CDC"/>
    <w:rsid w:val="000C65DC"/>
    <w:rsid w:val="000C66F3"/>
    <w:rsid w:val="000C6900"/>
    <w:rsid w:val="000D28BF"/>
    <w:rsid w:val="000D31E8"/>
    <w:rsid w:val="000D74FD"/>
    <w:rsid w:val="000D76E4"/>
    <w:rsid w:val="000E3816"/>
    <w:rsid w:val="000E4F77"/>
    <w:rsid w:val="000E7811"/>
    <w:rsid w:val="000F265C"/>
    <w:rsid w:val="000F3AFA"/>
    <w:rsid w:val="000F5712"/>
    <w:rsid w:val="000F6611"/>
    <w:rsid w:val="000F7E22"/>
    <w:rsid w:val="00102CEF"/>
    <w:rsid w:val="00103318"/>
    <w:rsid w:val="0010358C"/>
    <w:rsid w:val="001064F8"/>
    <w:rsid w:val="00107554"/>
    <w:rsid w:val="001075E9"/>
    <w:rsid w:val="001104F3"/>
    <w:rsid w:val="001118DC"/>
    <w:rsid w:val="00112EEB"/>
    <w:rsid w:val="00113BCC"/>
    <w:rsid w:val="00116C31"/>
    <w:rsid w:val="001173FF"/>
    <w:rsid w:val="00120DE0"/>
    <w:rsid w:val="001244F4"/>
    <w:rsid w:val="0012563A"/>
    <w:rsid w:val="00125914"/>
    <w:rsid w:val="001264DE"/>
    <w:rsid w:val="00127061"/>
    <w:rsid w:val="001313A7"/>
    <w:rsid w:val="0013276F"/>
    <w:rsid w:val="001342B5"/>
    <w:rsid w:val="00134E86"/>
    <w:rsid w:val="00135159"/>
    <w:rsid w:val="0013621E"/>
    <w:rsid w:val="0013642E"/>
    <w:rsid w:val="001429EC"/>
    <w:rsid w:val="00142B96"/>
    <w:rsid w:val="00142EFE"/>
    <w:rsid w:val="00146C2C"/>
    <w:rsid w:val="00150848"/>
    <w:rsid w:val="00150AA9"/>
    <w:rsid w:val="00152A23"/>
    <w:rsid w:val="00154D59"/>
    <w:rsid w:val="00156B11"/>
    <w:rsid w:val="00157A85"/>
    <w:rsid w:val="00162CB7"/>
    <w:rsid w:val="00165453"/>
    <w:rsid w:val="001665C9"/>
    <w:rsid w:val="00166F32"/>
    <w:rsid w:val="001718C0"/>
    <w:rsid w:val="00171C45"/>
    <w:rsid w:val="00171E5B"/>
    <w:rsid w:val="00171F94"/>
    <w:rsid w:val="0017263A"/>
    <w:rsid w:val="00174AD1"/>
    <w:rsid w:val="00174F10"/>
    <w:rsid w:val="00175D4E"/>
    <w:rsid w:val="0017668A"/>
    <w:rsid w:val="001766FE"/>
    <w:rsid w:val="001771E7"/>
    <w:rsid w:val="00180376"/>
    <w:rsid w:val="00180B36"/>
    <w:rsid w:val="001911FF"/>
    <w:rsid w:val="00192006"/>
    <w:rsid w:val="00193180"/>
    <w:rsid w:val="00194BB5"/>
    <w:rsid w:val="0019530C"/>
    <w:rsid w:val="00196792"/>
    <w:rsid w:val="001A1231"/>
    <w:rsid w:val="001B1519"/>
    <w:rsid w:val="001B2E2D"/>
    <w:rsid w:val="001B59A6"/>
    <w:rsid w:val="001B5CD2"/>
    <w:rsid w:val="001B6322"/>
    <w:rsid w:val="001C0BEE"/>
    <w:rsid w:val="001C1E49"/>
    <w:rsid w:val="001C27C1"/>
    <w:rsid w:val="001C2A98"/>
    <w:rsid w:val="001C31AD"/>
    <w:rsid w:val="001C3719"/>
    <w:rsid w:val="001C3B86"/>
    <w:rsid w:val="001C4D95"/>
    <w:rsid w:val="001C7B25"/>
    <w:rsid w:val="001D3D7D"/>
    <w:rsid w:val="001D3DFF"/>
    <w:rsid w:val="001D3FFF"/>
    <w:rsid w:val="001D4997"/>
    <w:rsid w:val="001D625F"/>
    <w:rsid w:val="001D68A4"/>
    <w:rsid w:val="001D7576"/>
    <w:rsid w:val="001E0E3F"/>
    <w:rsid w:val="001E14A0"/>
    <w:rsid w:val="001E401F"/>
    <w:rsid w:val="001E7376"/>
    <w:rsid w:val="001F225C"/>
    <w:rsid w:val="001F3BE1"/>
    <w:rsid w:val="001F753C"/>
    <w:rsid w:val="00200646"/>
    <w:rsid w:val="00200792"/>
    <w:rsid w:val="0020137F"/>
    <w:rsid w:val="00201CFA"/>
    <w:rsid w:val="0020220D"/>
    <w:rsid w:val="00202448"/>
    <w:rsid w:val="00202D15"/>
    <w:rsid w:val="00202F3D"/>
    <w:rsid w:val="00205B3F"/>
    <w:rsid w:val="0020782F"/>
    <w:rsid w:val="0021216F"/>
    <w:rsid w:val="00212EAE"/>
    <w:rsid w:val="00214BEE"/>
    <w:rsid w:val="002163E7"/>
    <w:rsid w:val="00216637"/>
    <w:rsid w:val="002205B8"/>
    <w:rsid w:val="0022312D"/>
    <w:rsid w:val="00225720"/>
    <w:rsid w:val="002259E5"/>
    <w:rsid w:val="00226140"/>
    <w:rsid w:val="00226304"/>
    <w:rsid w:val="00226C89"/>
    <w:rsid w:val="002274F3"/>
    <w:rsid w:val="0023094C"/>
    <w:rsid w:val="00231411"/>
    <w:rsid w:val="00233484"/>
    <w:rsid w:val="00233B5C"/>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66AE"/>
    <w:rsid w:val="0026790A"/>
    <w:rsid w:val="00267DD5"/>
    <w:rsid w:val="00272BDB"/>
    <w:rsid w:val="00274A0A"/>
    <w:rsid w:val="00274E9E"/>
    <w:rsid w:val="00275057"/>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B36B8"/>
    <w:rsid w:val="002B5B8E"/>
    <w:rsid w:val="002C1445"/>
    <w:rsid w:val="002C47D4"/>
    <w:rsid w:val="002C6D60"/>
    <w:rsid w:val="002C73A8"/>
    <w:rsid w:val="002D0F38"/>
    <w:rsid w:val="002D1952"/>
    <w:rsid w:val="002D60FB"/>
    <w:rsid w:val="002D7060"/>
    <w:rsid w:val="002D71D8"/>
    <w:rsid w:val="002D77E3"/>
    <w:rsid w:val="002E6AE4"/>
    <w:rsid w:val="002E7CE8"/>
    <w:rsid w:val="002F10DF"/>
    <w:rsid w:val="002F2159"/>
    <w:rsid w:val="002F2859"/>
    <w:rsid w:val="002F6E3C"/>
    <w:rsid w:val="00300444"/>
    <w:rsid w:val="0030117D"/>
    <w:rsid w:val="00301F30"/>
    <w:rsid w:val="0030370D"/>
    <w:rsid w:val="003038FD"/>
    <w:rsid w:val="00303C87"/>
    <w:rsid w:val="003108E5"/>
    <w:rsid w:val="00310EE5"/>
    <w:rsid w:val="003115A8"/>
    <w:rsid w:val="003120CB"/>
    <w:rsid w:val="00314824"/>
    <w:rsid w:val="00314A80"/>
    <w:rsid w:val="003157B0"/>
    <w:rsid w:val="003176B9"/>
    <w:rsid w:val="00320153"/>
    <w:rsid w:val="00320367"/>
    <w:rsid w:val="0032063A"/>
    <w:rsid w:val="00322871"/>
    <w:rsid w:val="00326963"/>
    <w:rsid w:val="00326FB3"/>
    <w:rsid w:val="003316D4"/>
    <w:rsid w:val="003321B2"/>
    <w:rsid w:val="00332BBE"/>
    <w:rsid w:val="00333822"/>
    <w:rsid w:val="00336715"/>
    <w:rsid w:val="003401EC"/>
    <w:rsid w:val="00340DFD"/>
    <w:rsid w:val="00344954"/>
    <w:rsid w:val="00350CD7"/>
    <w:rsid w:val="00354231"/>
    <w:rsid w:val="00356689"/>
    <w:rsid w:val="00360C17"/>
    <w:rsid w:val="003621C6"/>
    <w:rsid w:val="003622B8"/>
    <w:rsid w:val="003631A3"/>
    <w:rsid w:val="00366B76"/>
    <w:rsid w:val="00373051"/>
    <w:rsid w:val="00373B8F"/>
    <w:rsid w:val="00376D95"/>
    <w:rsid w:val="00377FBB"/>
    <w:rsid w:val="00380ED8"/>
    <w:rsid w:val="00381DB1"/>
    <w:rsid w:val="00385140"/>
    <w:rsid w:val="003853FF"/>
    <w:rsid w:val="00393CC7"/>
    <w:rsid w:val="00396302"/>
    <w:rsid w:val="003971F7"/>
    <w:rsid w:val="003A16FC"/>
    <w:rsid w:val="003A1F20"/>
    <w:rsid w:val="003A2879"/>
    <w:rsid w:val="003A2C8A"/>
    <w:rsid w:val="003A4FCD"/>
    <w:rsid w:val="003B0944"/>
    <w:rsid w:val="003B1593"/>
    <w:rsid w:val="003B4381"/>
    <w:rsid w:val="003B6A97"/>
    <w:rsid w:val="003C1043"/>
    <w:rsid w:val="003C1A30"/>
    <w:rsid w:val="003C5660"/>
    <w:rsid w:val="003C6779"/>
    <w:rsid w:val="003C71BE"/>
    <w:rsid w:val="003D033C"/>
    <w:rsid w:val="003D2998"/>
    <w:rsid w:val="003D2F0A"/>
    <w:rsid w:val="003D3891"/>
    <w:rsid w:val="003D3F85"/>
    <w:rsid w:val="003D3FE9"/>
    <w:rsid w:val="003D5D84"/>
    <w:rsid w:val="003E0F4F"/>
    <w:rsid w:val="003E121C"/>
    <w:rsid w:val="003E18AC"/>
    <w:rsid w:val="003E210B"/>
    <w:rsid w:val="003E2A12"/>
    <w:rsid w:val="003E2DC2"/>
    <w:rsid w:val="003E3384"/>
    <w:rsid w:val="003E3CA4"/>
    <w:rsid w:val="003E548E"/>
    <w:rsid w:val="003F1348"/>
    <w:rsid w:val="003F245C"/>
    <w:rsid w:val="003F366C"/>
    <w:rsid w:val="003F6EED"/>
    <w:rsid w:val="0040054E"/>
    <w:rsid w:val="00405CC2"/>
    <w:rsid w:val="00407EC8"/>
    <w:rsid w:val="0041030E"/>
    <w:rsid w:val="0041110A"/>
    <w:rsid w:val="00411624"/>
    <w:rsid w:val="004148E1"/>
    <w:rsid w:val="00414CFA"/>
    <w:rsid w:val="00415EC0"/>
    <w:rsid w:val="00420BE9"/>
    <w:rsid w:val="00423AD8"/>
    <w:rsid w:val="00423FDD"/>
    <w:rsid w:val="00424C85"/>
    <w:rsid w:val="004260BD"/>
    <w:rsid w:val="0043012F"/>
    <w:rsid w:val="00430F1F"/>
    <w:rsid w:val="00431B26"/>
    <w:rsid w:val="004326EA"/>
    <w:rsid w:val="00433310"/>
    <w:rsid w:val="00436AED"/>
    <w:rsid w:val="00440232"/>
    <w:rsid w:val="004432BB"/>
    <w:rsid w:val="0044434C"/>
    <w:rsid w:val="00444432"/>
    <w:rsid w:val="0044456B"/>
    <w:rsid w:val="00445AD4"/>
    <w:rsid w:val="004460B7"/>
    <w:rsid w:val="00447BD1"/>
    <w:rsid w:val="004507F3"/>
    <w:rsid w:val="00450AF4"/>
    <w:rsid w:val="00452505"/>
    <w:rsid w:val="004531DE"/>
    <w:rsid w:val="004544C5"/>
    <w:rsid w:val="00455B23"/>
    <w:rsid w:val="00456287"/>
    <w:rsid w:val="00456A57"/>
    <w:rsid w:val="00460377"/>
    <w:rsid w:val="004607DE"/>
    <w:rsid w:val="004671C7"/>
    <w:rsid w:val="00472E6B"/>
    <w:rsid w:val="00472F4D"/>
    <w:rsid w:val="004730BF"/>
    <w:rsid w:val="00474DCB"/>
    <w:rsid w:val="0047535C"/>
    <w:rsid w:val="004762F6"/>
    <w:rsid w:val="004769FE"/>
    <w:rsid w:val="00480A79"/>
    <w:rsid w:val="00485870"/>
    <w:rsid w:val="00485FE8"/>
    <w:rsid w:val="00492473"/>
    <w:rsid w:val="00492EB5"/>
    <w:rsid w:val="00494F77"/>
    <w:rsid w:val="00497721"/>
    <w:rsid w:val="004A0229"/>
    <w:rsid w:val="004A05FD"/>
    <w:rsid w:val="004A15C4"/>
    <w:rsid w:val="004A35D2"/>
    <w:rsid w:val="004A5D8E"/>
    <w:rsid w:val="004A71E4"/>
    <w:rsid w:val="004B2F00"/>
    <w:rsid w:val="004B667A"/>
    <w:rsid w:val="004B6E31"/>
    <w:rsid w:val="004B7547"/>
    <w:rsid w:val="004C1D66"/>
    <w:rsid w:val="004C31D7"/>
    <w:rsid w:val="004C330E"/>
    <w:rsid w:val="004C3C06"/>
    <w:rsid w:val="004C4AD2"/>
    <w:rsid w:val="004C50E3"/>
    <w:rsid w:val="004C6981"/>
    <w:rsid w:val="004D1F21"/>
    <w:rsid w:val="004D268C"/>
    <w:rsid w:val="004D59D8"/>
    <w:rsid w:val="004D5DA1"/>
    <w:rsid w:val="004D7910"/>
    <w:rsid w:val="004E0043"/>
    <w:rsid w:val="004E150F"/>
    <w:rsid w:val="004E1DCA"/>
    <w:rsid w:val="004E23A1"/>
    <w:rsid w:val="004E3489"/>
    <w:rsid w:val="004E358A"/>
    <w:rsid w:val="004E3AFA"/>
    <w:rsid w:val="004E6588"/>
    <w:rsid w:val="004F2742"/>
    <w:rsid w:val="004F5819"/>
    <w:rsid w:val="00502A0A"/>
    <w:rsid w:val="00507C50"/>
    <w:rsid w:val="00514D40"/>
    <w:rsid w:val="00516433"/>
    <w:rsid w:val="00517C3A"/>
    <w:rsid w:val="00525A60"/>
    <w:rsid w:val="00525A74"/>
    <w:rsid w:val="00527642"/>
    <w:rsid w:val="00527BF4"/>
    <w:rsid w:val="00531D2B"/>
    <w:rsid w:val="005324BE"/>
    <w:rsid w:val="00534F6C"/>
    <w:rsid w:val="00535994"/>
    <w:rsid w:val="0053646D"/>
    <w:rsid w:val="00536D67"/>
    <w:rsid w:val="00540AAD"/>
    <w:rsid w:val="00543EC1"/>
    <w:rsid w:val="00546458"/>
    <w:rsid w:val="005500A9"/>
    <w:rsid w:val="0055087C"/>
    <w:rsid w:val="00553413"/>
    <w:rsid w:val="00555983"/>
    <w:rsid w:val="00560E31"/>
    <w:rsid w:val="00561BDA"/>
    <w:rsid w:val="00567DBF"/>
    <w:rsid w:val="00581B23"/>
    <w:rsid w:val="0058219C"/>
    <w:rsid w:val="0058707F"/>
    <w:rsid w:val="00591DBD"/>
    <w:rsid w:val="005931FE"/>
    <w:rsid w:val="005963F8"/>
    <w:rsid w:val="00596CA0"/>
    <w:rsid w:val="005A0028"/>
    <w:rsid w:val="005A0A8C"/>
    <w:rsid w:val="005A0ACC"/>
    <w:rsid w:val="005A2F7A"/>
    <w:rsid w:val="005A3394"/>
    <w:rsid w:val="005A75CA"/>
    <w:rsid w:val="005B0072"/>
    <w:rsid w:val="005B0732"/>
    <w:rsid w:val="005B1C4A"/>
    <w:rsid w:val="005B38A0"/>
    <w:rsid w:val="005B491C"/>
    <w:rsid w:val="005B4DBF"/>
    <w:rsid w:val="005B5DE2"/>
    <w:rsid w:val="005B674C"/>
    <w:rsid w:val="005C24F2"/>
    <w:rsid w:val="005C7561"/>
    <w:rsid w:val="005D1E57"/>
    <w:rsid w:val="005D2F57"/>
    <w:rsid w:val="005D34F6"/>
    <w:rsid w:val="005D4F1A"/>
    <w:rsid w:val="005D512F"/>
    <w:rsid w:val="005D7417"/>
    <w:rsid w:val="005E1586"/>
    <w:rsid w:val="005E1884"/>
    <w:rsid w:val="005E3327"/>
    <w:rsid w:val="005E686E"/>
    <w:rsid w:val="005F2B43"/>
    <w:rsid w:val="005F373A"/>
    <w:rsid w:val="005F3B9B"/>
    <w:rsid w:val="005F458B"/>
    <w:rsid w:val="005F46C2"/>
    <w:rsid w:val="005F4F87"/>
    <w:rsid w:val="005F578C"/>
    <w:rsid w:val="005F6B0E"/>
    <w:rsid w:val="005F760E"/>
    <w:rsid w:val="005F7B1D"/>
    <w:rsid w:val="0060222A"/>
    <w:rsid w:val="00603020"/>
    <w:rsid w:val="0060505F"/>
    <w:rsid w:val="00605E5D"/>
    <w:rsid w:val="006070C4"/>
    <w:rsid w:val="00610C21"/>
    <w:rsid w:val="00611907"/>
    <w:rsid w:val="006120E0"/>
    <w:rsid w:val="00612210"/>
    <w:rsid w:val="00613116"/>
    <w:rsid w:val="00613ABF"/>
    <w:rsid w:val="006202A6"/>
    <w:rsid w:val="0062030D"/>
    <w:rsid w:val="0062054B"/>
    <w:rsid w:val="00620926"/>
    <w:rsid w:val="00621C4E"/>
    <w:rsid w:val="00624EAE"/>
    <w:rsid w:val="006305D7"/>
    <w:rsid w:val="00632F63"/>
    <w:rsid w:val="00633A01"/>
    <w:rsid w:val="00633B97"/>
    <w:rsid w:val="006341F7"/>
    <w:rsid w:val="00634585"/>
    <w:rsid w:val="00635014"/>
    <w:rsid w:val="006369CE"/>
    <w:rsid w:val="00640D57"/>
    <w:rsid w:val="006411CA"/>
    <w:rsid w:val="00641F2F"/>
    <w:rsid w:val="0064499F"/>
    <w:rsid w:val="006450C9"/>
    <w:rsid w:val="0064605E"/>
    <w:rsid w:val="00657BC4"/>
    <w:rsid w:val="006619C8"/>
    <w:rsid w:val="00665E82"/>
    <w:rsid w:val="00671710"/>
    <w:rsid w:val="00673414"/>
    <w:rsid w:val="00673876"/>
    <w:rsid w:val="00676079"/>
    <w:rsid w:val="00676E03"/>
    <w:rsid w:val="00676ECD"/>
    <w:rsid w:val="00677D0A"/>
    <w:rsid w:val="0068185F"/>
    <w:rsid w:val="00686530"/>
    <w:rsid w:val="006A01CF"/>
    <w:rsid w:val="006A60DD"/>
    <w:rsid w:val="006B0679"/>
    <w:rsid w:val="006B074C"/>
    <w:rsid w:val="006B2C14"/>
    <w:rsid w:val="006B3215"/>
    <w:rsid w:val="006B3B84"/>
    <w:rsid w:val="006B4E7C"/>
    <w:rsid w:val="006B5D8C"/>
    <w:rsid w:val="006B72D4"/>
    <w:rsid w:val="006C11CC"/>
    <w:rsid w:val="006C1AEB"/>
    <w:rsid w:val="006C3FA4"/>
    <w:rsid w:val="006C46B3"/>
    <w:rsid w:val="006C4BDF"/>
    <w:rsid w:val="006C4DDD"/>
    <w:rsid w:val="006C57FE"/>
    <w:rsid w:val="006C668E"/>
    <w:rsid w:val="006D6016"/>
    <w:rsid w:val="006E05C3"/>
    <w:rsid w:val="006E4B63"/>
    <w:rsid w:val="006E628E"/>
    <w:rsid w:val="006E6D7A"/>
    <w:rsid w:val="006F06E4"/>
    <w:rsid w:val="006F7B41"/>
    <w:rsid w:val="00702B5D"/>
    <w:rsid w:val="007035D7"/>
    <w:rsid w:val="00703ED2"/>
    <w:rsid w:val="00707B8D"/>
    <w:rsid w:val="00713636"/>
    <w:rsid w:val="00714B8C"/>
    <w:rsid w:val="00714FC2"/>
    <w:rsid w:val="0071675D"/>
    <w:rsid w:val="00717736"/>
    <w:rsid w:val="00722581"/>
    <w:rsid w:val="007239CA"/>
    <w:rsid w:val="00726340"/>
    <w:rsid w:val="00732B47"/>
    <w:rsid w:val="007337E8"/>
    <w:rsid w:val="00735CF5"/>
    <w:rsid w:val="007376C8"/>
    <w:rsid w:val="0074063A"/>
    <w:rsid w:val="00742AA4"/>
    <w:rsid w:val="00743BA1"/>
    <w:rsid w:val="00744081"/>
    <w:rsid w:val="0074451C"/>
    <w:rsid w:val="00745F1E"/>
    <w:rsid w:val="007502E1"/>
    <w:rsid w:val="007515FE"/>
    <w:rsid w:val="007601D0"/>
    <w:rsid w:val="007603BB"/>
    <w:rsid w:val="0076109D"/>
    <w:rsid w:val="00765FF9"/>
    <w:rsid w:val="00766697"/>
    <w:rsid w:val="00766F3A"/>
    <w:rsid w:val="00767107"/>
    <w:rsid w:val="00773617"/>
    <w:rsid w:val="00773BFD"/>
    <w:rsid w:val="007743B3"/>
    <w:rsid w:val="00774490"/>
    <w:rsid w:val="0077581E"/>
    <w:rsid w:val="007819FF"/>
    <w:rsid w:val="0078360C"/>
    <w:rsid w:val="00783AFA"/>
    <w:rsid w:val="00784A4C"/>
    <w:rsid w:val="00784BC6"/>
    <w:rsid w:val="0078523D"/>
    <w:rsid w:val="007931DF"/>
    <w:rsid w:val="007935FC"/>
    <w:rsid w:val="0079640C"/>
    <w:rsid w:val="007A0172"/>
    <w:rsid w:val="007A1804"/>
    <w:rsid w:val="007A1CF7"/>
    <w:rsid w:val="007A215A"/>
    <w:rsid w:val="007A2511"/>
    <w:rsid w:val="007A260E"/>
    <w:rsid w:val="007A4D4C"/>
    <w:rsid w:val="007A4DD6"/>
    <w:rsid w:val="007A5CB9"/>
    <w:rsid w:val="007B20AE"/>
    <w:rsid w:val="007B2CB0"/>
    <w:rsid w:val="007B604F"/>
    <w:rsid w:val="007B6B07"/>
    <w:rsid w:val="007B6D43"/>
    <w:rsid w:val="007B749A"/>
    <w:rsid w:val="007B7C6E"/>
    <w:rsid w:val="007C1795"/>
    <w:rsid w:val="007C388C"/>
    <w:rsid w:val="007C38DA"/>
    <w:rsid w:val="007C604F"/>
    <w:rsid w:val="007C713F"/>
    <w:rsid w:val="007D20B4"/>
    <w:rsid w:val="007D44D7"/>
    <w:rsid w:val="007D5B52"/>
    <w:rsid w:val="007D621A"/>
    <w:rsid w:val="007E058A"/>
    <w:rsid w:val="007E2887"/>
    <w:rsid w:val="007E5278"/>
    <w:rsid w:val="007E6BF0"/>
    <w:rsid w:val="007E749C"/>
    <w:rsid w:val="007F1B5C"/>
    <w:rsid w:val="00800862"/>
    <w:rsid w:val="00801257"/>
    <w:rsid w:val="00803B0A"/>
    <w:rsid w:val="00804DED"/>
    <w:rsid w:val="00805B96"/>
    <w:rsid w:val="00810265"/>
    <w:rsid w:val="008105BE"/>
    <w:rsid w:val="008115A5"/>
    <w:rsid w:val="00811D46"/>
    <w:rsid w:val="008138C7"/>
    <w:rsid w:val="0081415D"/>
    <w:rsid w:val="00820229"/>
    <w:rsid w:val="00822448"/>
    <w:rsid w:val="00822ABE"/>
    <w:rsid w:val="008237B4"/>
    <w:rsid w:val="008244D1"/>
    <w:rsid w:val="00827F51"/>
    <w:rsid w:val="00830D67"/>
    <w:rsid w:val="0083104E"/>
    <w:rsid w:val="00831B07"/>
    <w:rsid w:val="008343BE"/>
    <w:rsid w:val="00836535"/>
    <w:rsid w:val="00840FB4"/>
    <w:rsid w:val="008410B2"/>
    <w:rsid w:val="00841780"/>
    <w:rsid w:val="00846E11"/>
    <w:rsid w:val="008500A0"/>
    <w:rsid w:val="008524E5"/>
    <w:rsid w:val="0085351C"/>
    <w:rsid w:val="0085435A"/>
    <w:rsid w:val="00854793"/>
    <w:rsid w:val="008549CA"/>
    <w:rsid w:val="008556C3"/>
    <w:rsid w:val="0085687C"/>
    <w:rsid w:val="008611C1"/>
    <w:rsid w:val="00863910"/>
    <w:rsid w:val="00864D4F"/>
    <w:rsid w:val="008669E0"/>
    <w:rsid w:val="00866C86"/>
    <w:rsid w:val="0086788A"/>
    <w:rsid w:val="008706C5"/>
    <w:rsid w:val="008711CA"/>
    <w:rsid w:val="008727EC"/>
    <w:rsid w:val="00873707"/>
    <w:rsid w:val="00874B20"/>
    <w:rsid w:val="008757C6"/>
    <w:rsid w:val="008763E1"/>
    <w:rsid w:val="00876A19"/>
    <w:rsid w:val="0087775C"/>
    <w:rsid w:val="00877EC8"/>
    <w:rsid w:val="00880F36"/>
    <w:rsid w:val="00883918"/>
    <w:rsid w:val="00885530"/>
    <w:rsid w:val="008910D1"/>
    <w:rsid w:val="0089296C"/>
    <w:rsid w:val="00893E43"/>
    <w:rsid w:val="008945ED"/>
    <w:rsid w:val="00896ABD"/>
    <w:rsid w:val="00897AB6"/>
    <w:rsid w:val="00897C08"/>
    <w:rsid w:val="00897DA8"/>
    <w:rsid w:val="008A3380"/>
    <w:rsid w:val="008A70B6"/>
    <w:rsid w:val="008A7A9C"/>
    <w:rsid w:val="008B21BF"/>
    <w:rsid w:val="008B5218"/>
    <w:rsid w:val="008B64C8"/>
    <w:rsid w:val="008B7102"/>
    <w:rsid w:val="008C1B41"/>
    <w:rsid w:val="008C2A8F"/>
    <w:rsid w:val="008C3B7D"/>
    <w:rsid w:val="008C74AC"/>
    <w:rsid w:val="008D0F90"/>
    <w:rsid w:val="008D273A"/>
    <w:rsid w:val="008D35B1"/>
    <w:rsid w:val="008D3715"/>
    <w:rsid w:val="008D5465"/>
    <w:rsid w:val="008D5E61"/>
    <w:rsid w:val="008D7473"/>
    <w:rsid w:val="008D7EB7"/>
    <w:rsid w:val="008D7EC5"/>
    <w:rsid w:val="008E3648"/>
    <w:rsid w:val="008E3684"/>
    <w:rsid w:val="008E5569"/>
    <w:rsid w:val="008E57F5"/>
    <w:rsid w:val="008E7606"/>
    <w:rsid w:val="008F1DAA"/>
    <w:rsid w:val="008F3EBD"/>
    <w:rsid w:val="008F60B2"/>
    <w:rsid w:val="008F7C41"/>
    <w:rsid w:val="0090107B"/>
    <w:rsid w:val="009031E2"/>
    <w:rsid w:val="00903E09"/>
    <w:rsid w:val="0090405D"/>
    <w:rsid w:val="0090457D"/>
    <w:rsid w:val="00905824"/>
    <w:rsid w:val="0091276C"/>
    <w:rsid w:val="009145BE"/>
    <w:rsid w:val="009152BE"/>
    <w:rsid w:val="009165AC"/>
    <w:rsid w:val="00916EC7"/>
    <w:rsid w:val="00916FFC"/>
    <w:rsid w:val="0092053F"/>
    <w:rsid w:val="00921072"/>
    <w:rsid w:val="0092340A"/>
    <w:rsid w:val="00924FD5"/>
    <w:rsid w:val="009251B6"/>
    <w:rsid w:val="009271F8"/>
    <w:rsid w:val="009313D9"/>
    <w:rsid w:val="00932C47"/>
    <w:rsid w:val="00935B7F"/>
    <w:rsid w:val="00940FCF"/>
    <w:rsid w:val="00941293"/>
    <w:rsid w:val="00946372"/>
    <w:rsid w:val="0095032B"/>
    <w:rsid w:val="00950B13"/>
    <w:rsid w:val="00950C17"/>
    <w:rsid w:val="00951FAF"/>
    <w:rsid w:val="00954274"/>
    <w:rsid w:val="00954740"/>
    <w:rsid w:val="009557BC"/>
    <w:rsid w:val="00955AE5"/>
    <w:rsid w:val="00962E71"/>
    <w:rsid w:val="00963ABC"/>
    <w:rsid w:val="00965D21"/>
    <w:rsid w:val="00967265"/>
    <w:rsid w:val="00967764"/>
    <w:rsid w:val="00970B0E"/>
    <w:rsid w:val="00970BB9"/>
    <w:rsid w:val="009726EE"/>
    <w:rsid w:val="00972CDE"/>
    <w:rsid w:val="009733DD"/>
    <w:rsid w:val="00975299"/>
    <w:rsid w:val="00975573"/>
    <w:rsid w:val="00976038"/>
    <w:rsid w:val="00976D03"/>
    <w:rsid w:val="00977B30"/>
    <w:rsid w:val="00982F41"/>
    <w:rsid w:val="00985090"/>
    <w:rsid w:val="00987710"/>
    <w:rsid w:val="009904AB"/>
    <w:rsid w:val="00995688"/>
    <w:rsid w:val="009958A6"/>
    <w:rsid w:val="00996456"/>
    <w:rsid w:val="009A04F5"/>
    <w:rsid w:val="009A15EF"/>
    <w:rsid w:val="009A1D40"/>
    <w:rsid w:val="009A3276"/>
    <w:rsid w:val="009A3623"/>
    <w:rsid w:val="009A38A5"/>
    <w:rsid w:val="009A5B73"/>
    <w:rsid w:val="009A7A99"/>
    <w:rsid w:val="009A7CEC"/>
    <w:rsid w:val="009B118B"/>
    <w:rsid w:val="009B1737"/>
    <w:rsid w:val="009B3D4B"/>
    <w:rsid w:val="009B4C8C"/>
    <w:rsid w:val="009B4E63"/>
    <w:rsid w:val="009B5B99"/>
    <w:rsid w:val="009B6EFC"/>
    <w:rsid w:val="009C1FD0"/>
    <w:rsid w:val="009C2DF8"/>
    <w:rsid w:val="009C31BF"/>
    <w:rsid w:val="009C6402"/>
    <w:rsid w:val="009C68B7"/>
    <w:rsid w:val="009D0834"/>
    <w:rsid w:val="009D095A"/>
    <w:rsid w:val="009D0A1E"/>
    <w:rsid w:val="009D2AE3"/>
    <w:rsid w:val="009D3B70"/>
    <w:rsid w:val="009D52BC"/>
    <w:rsid w:val="009D619B"/>
    <w:rsid w:val="009D7D0A"/>
    <w:rsid w:val="009E09D9"/>
    <w:rsid w:val="009E4B50"/>
    <w:rsid w:val="009F0141"/>
    <w:rsid w:val="009F01B1"/>
    <w:rsid w:val="009F0DA7"/>
    <w:rsid w:val="009F0DBB"/>
    <w:rsid w:val="009F3887"/>
    <w:rsid w:val="009F40DC"/>
    <w:rsid w:val="009F4242"/>
    <w:rsid w:val="009F659A"/>
    <w:rsid w:val="009F717E"/>
    <w:rsid w:val="009F732B"/>
    <w:rsid w:val="00A00170"/>
    <w:rsid w:val="00A01FE0"/>
    <w:rsid w:val="00A06945"/>
    <w:rsid w:val="00A10656"/>
    <w:rsid w:val="00A10C98"/>
    <w:rsid w:val="00A113C0"/>
    <w:rsid w:val="00A12066"/>
    <w:rsid w:val="00A12FA6"/>
    <w:rsid w:val="00A1339B"/>
    <w:rsid w:val="00A1350A"/>
    <w:rsid w:val="00A14ABA"/>
    <w:rsid w:val="00A24CB6"/>
    <w:rsid w:val="00A25865"/>
    <w:rsid w:val="00A26CD2"/>
    <w:rsid w:val="00A27667"/>
    <w:rsid w:val="00A32979"/>
    <w:rsid w:val="00A34A67"/>
    <w:rsid w:val="00A37462"/>
    <w:rsid w:val="00A44F7A"/>
    <w:rsid w:val="00A459E1"/>
    <w:rsid w:val="00A46AC4"/>
    <w:rsid w:val="00A47465"/>
    <w:rsid w:val="00A4770A"/>
    <w:rsid w:val="00A478A5"/>
    <w:rsid w:val="00A50916"/>
    <w:rsid w:val="00A50C75"/>
    <w:rsid w:val="00A50DF0"/>
    <w:rsid w:val="00A52296"/>
    <w:rsid w:val="00A54B09"/>
    <w:rsid w:val="00A55661"/>
    <w:rsid w:val="00A61B70"/>
    <w:rsid w:val="00A61FA8"/>
    <w:rsid w:val="00A637F4"/>
    <w:rsid w:val="00A64DF2"/>
    <w:rsid w:val="00A65485"/>
    <w:rsid w:val="00A66AEB"/>
    <w:rsid w:val="00A66E05"/>
    <w:rsid w:val="00A67655"/>
    <w:rsid w:val="00A70753"/>
    <w:rsid w:val="00A712D2"/>
    <w:rsid w:val="00A719C9"/>
    <w:rsid w:val="00A77DD6"/>
    <w:rsid w:val="00A81287"/>
    <w:rsid w:val="00A81551"/>
    <w:rsid w:val="00A82439"/>
    <w:rsid w:val="00A82C8A"/>
    <w:rsid w:val="00A8346B"/>
    <w:rsid w:val="00A8349F"/>
    <w:rsid w:val="00A852FF"/>
    <w:rsid w:val="00A87337"/>
    <w:rsid w:val="00A904BB"/>
    <w:rsid w:val="00A90C97"/>
    <w:rsid w:val="00A92DDC"/>
    <w:rsid w:val="00A92EB3"/>
    <w:rsid w:val="00A92FCB"/>
    <w:rsid w:val="00A960C8"/>
    <w:rsid w:val="00A96604"/>
    <w:rsid w:val="00AA03DF"/>
    <w:rsid w:val="00AA1B4F"/>
    <w:rsid w:val="00AA21D8"/>
    <w:rsid w:val="00AA271A"/>
    <w:rsid w:val="00AA3270"/>
    <w:rsid w:val="00AA375A"/>
    <w:rsid w:val="00AA54F3"/>
    <w:rsid w:val="00AA6B43"/>
    <w:rsid w:val="00AA720D"/>
    <w:rsid w:val="00AA7B1F"/>
    <w:rsid w:val="00AB0277"/>
    <w:rsid w:val="00AB3145"/>
    <w:rsid w:val="00AB367A"/>
    <w:rsid w:val="00AB7BF8"/>
    <w:rsid w:val="00AC01D1"/>
    <w:rsid w:val="00AC0AB2"/>
    <w:rsid w:val="00AC0DAE"/>
    <w:rsid w:val="00AC0E9F"/>
    <w:rsid w:val="00AC3A46"/>
    <w:rsid w:val="00AC52A5"/>
    <w:rsid w:val="00AC52C8"/>
    <w:rsid w:val="00AC6EFD"/>
    <w:rsid w:val="00AC7151"/>
    <w:rsid w:val="00AD09B1"/>
    <w:rsid w:val="00AD1AB4"/>
    <w:rsid w:val="00AD33E9"/>
    <w:rsid w:val="00AD460A"/>
    <w:rsid w:val="00AD52C3"/>
    <w:rsid w:val="00AD65FA"/>
    <w:rsid w:val="00AD6A05"/>
    <w:rsid w:val="00AD6C50"/>
    <w:rsid w:val="00AE118B"/>
    <w:rsid w:val="00AE272B"/>
    <w:rsid w:val="00AE3E3A"/>
    <w:rsid w:val="00AE77B4"/>
    <w:rsid w:val="00AE7BF7"/>
    <w:rsid w:val="00AE7C1A"/>
    <w:rsid w:val="00AE7DF8"/>
    <w:rsid w:val="00AF0D9C"/>
    <w:rsid w:val="00AF13AB"/>
    <w:rsid w:val="00AF1D36"/>
    <w:rsid w:val="00AF2640"/>
    <w:rsid w:val="00AF280B"/>
    <w:rsid w:val="00AF2C0D"/>
    <w:rsid w:val="00AF5F70"/>
    <w:rsid w:val="00AF5F75"/>
    <w:rsid w:val="00AF6001"/>
    <w:rsid w:val="00B000AA"/>
    <w:rsid w:val="00B01A16"/>
    <w:rsid w:val="00B0231A"/>
    <w:rsid w:val="00B07F45"/>
    <w:rsid w:val="00B1021A"/>
    <w:rsid w:val="00B10271"/>
    <w:rsid w:val="00B140D9"/>
    <w:rsid w:val="00B1481A"/>
    <w:rsid w:val="00B15A1F"/>
    <w:rsid w:val="00B15FE9"/>
    <w:rsid w:val="00B165AA"/>
    <w:rsid w:val="00B2148A"/>
    <w:rsid w:val="00B220C2"/>
    <w:rsid w:val="00B2276E"/>
    <w:rsid w:val="00B25B32"/>
    <w:rsid w:val="00B266C1"/>
    <w:rsid w:val="00B27093"/>
    <w:rsid w:val="00B32616"/>
    <w:rsid w:val="00B36AF0"/>
    <w:rsid w:val="00B36C42"/>
    <w:rsid w:val="00B41920"/>
    <w:rsid w:val="00B42EA7"/>
    <w:rsid w:val="00B50C01"/>
    <w:rsid w:val="00B51845"/>
    <w:rsid w:val="00B51923"/>
    <w:rsid w:val="00B5337C"/>
    <w:rsid w:val="00B53FDE"/>
    <w:rsid w:val="00B56185"/>
    <w:rsid w:val="00B56397"/>
    <w:rsid w:val="00B571DA"/>
    <w:rsid w:val="00B57F04"/>
    <w:rsid w:val="00B57F7D"/>
    <w:rsid w:val="00B6027B"/>
    <w:rsid w:val="00B63142"/>
    <w:rsid w:val="00B636C8"/>
    <w:rsid w:val="00B65EDB"/>
    <w:rsid w:val="00B67359"/>
    <w:rsid w:val="00B67465"/>
    <w:rsid w:val="00B67AFF"/>
    <w:rsid w:val="00B67C41"/>
    <w:rsid w:val="00B70B59"/>
    <w:rsid w:val="00B73657"/>
    <w:rsid w:val="00B739B3"/>
    <w:rsid w:val="00B73F9D"/>
    <w:rsid w:val="00B81379"/>
    <w:rsid w:val="00B81B15"/>
    <w:rsid w:val="00B915AE"/>
    <w:rsid w:val="00B95DE0"/>
    <w:rsid w:val="00BA1735"/>
    <w:rsid w:val="00BA19FA"/>
    <w:rsid w:val="00BA4288"/>
    <w:rsid w:val="00BA65CA"/>
    <w:rsid w:val="00BA70C3"/>
    <w:rsid w:val="00BB0902"/>
    <w:rsid w:val="00BB1F9C"/>
    <w:rsid w:val="00BB3522"/>
    <w:rsid w:val="00BB48E5"/>
    <w:rsid w:val="00BB5607"/>
    <w:rsid w:val="00BB5ACA"/>
    <w:rsid w:val="00BB627F"/>
    <w:rsid w:val="00BB7C93"/>
    <w:rsid w:val="00BC0C17"/>
    <w:rsid w:val="00BC1A1A"/>
    <w:rsid w:val="00BC3823"/>
    <w:rsid w:val="00BC5841"/>
    <w:rsid w:val="00BC5E38"/>
    <w:rsid w:val="00BD08DC"/>
    <w:rsid w:val="00BD1D6F"/>
    <w:rsid w:val="00BD201A"/>
    <w:rsid w:val="00BD2DC4"/>
    <w:rsid w:val="00BD2EF0"/>
    <w:rsid w:val="00BD4A71"/>
    <w:rsid w:val="00BD60B4"/>
    <w:rsid w:val="00BD796B"/>
    <w:rsid w:val="00BE40C0"/>
    <w:rsid w:val="00BE445C"/>
    <w:rsid w:val="00BE5F4A"/>
    <w:rsid w:val="00BE7AEF"/>
    <w:rsid w:val="00BF09B0"/>
    <w:rsid w:val="00BF0F5A"/>
    <w:rsid w:val="00BF1544"/>
    <w:rsid w:val="00BF1B53"/>
    <w:rsid w:val="00BF246D"/>
    <w:rsid w:val="00BF2682"/>
    <w:rsid w:val="00BF4001"/>
    <w:rsid w:val="00BF4AF5"/>
    <w:rsid w:val="00C00CFA"/>
    <w:rsid w:val="00C01F1D"/>
    <w:rsid w:val="00C06635"/>
    <w:rsid w:val="00C06F06"/>
    <w:rsid w:val="00C15A3E"/>
    <w:rsid w:val="00C17BFF"/>
    <w:rsid w:val="00C20FAD"/>
    <w:rsid w:val="00C2375F"/>
    <w:rsid w:val="00C247CB"/>
    <w:rsid w:val="00C273BC"/>
    <w:rsid w:val="00C30FEA"/>
    <w:rsid w:val="00C3246D"/>
    <w:rsid w:val="00C32E66"/>
    <w:rsid w:val="00C3355F"/>
    <w:rsid w:val="00C33A04"/>
    <w:rsid w:val="00C3444A"/>
    <w:rsid w:val="00C3569A"/>
    <w:rsid w:val="00C37CB4"/>
    <w:rsid w:val="00C40089"/>
    <w:rsid w:val="00C43F48"/>
    <w:rsid w:val="00C448FF"/>
    <w:rsid w:val="00C45E57"/>
    <w:rsid w:val="00C45FC1"/>
    <w:rsid w:val="00C47BB3"/>
    <w:rsid w:val="00C52128"/>
    <w:rsid w:val="00C52F29"/>
    <w:rsid w:val="00C5477E"/>
    <w:rsid w:val="00C56CE6"/>
    <w:rsid w:val="00C5745F"/>
    <w:rsid w:val="00C60005"/>
    <w:rsid w:val="00C60BFF"/>
    <w:rsid w:val="00C61A98"/>
    <w:rsid w:val="00C62137"/>
    <w:rsid w:val="00C62E9F"/>
    <w:rsid w:val="00C63201"/>
    <w:rsid w:val="00C63E44"/>
    <w:rsid w:val="00C64E62"/>
    <w:rsid w:val="00C651D5"/>
    <w:rsid w:val="00C65CCC"/>
    <w:rsid w:val="00C65DA9"/>
    <w:rsid w:val="00C65E0C"/>
    <w:rsid w:val="00C67D28"/>
    <w:rsid w:val="00C75D07"/>
    <w:rsid w:val="00C7618F"/>
    <w:rsid w:val="00C765A9"/>
    <w:rsid w:val="00C81157"/>
    <w:rsid w:val="00C8162D"/>
    <w:rsid w:val="00C830BB"/>
    <w:rsid w:val="00C83A0B"/>
    <w:rsid w:val="00C842D0"/>
    <w:rsid w:val="00C84ED1"/>
    <w:rsid w:val="00C8569D"/>
    <w:rsid w:val="00C863CC"/>
    <w:rsid w:val="00C8682D"/>
    <w:rsid w:val="00C86BCC"/>
    <w:rsid w:val="00C9038F"/>
    <w:rsid w:val="00C91D8C"/>
    <w:rsid w:val="00C91E78"/>
    <w:rsid w:val="00C924D4"/>
    <w:rsid w:val="00C92AAB"/>
    <w:rsid w:val="00C95D4C"/>
    <w:rsid w:val="00C9637F"/>
    <w:rsid w:val="00C9708A"/>
    <w:rsid w:val="00CA2435"/>
    <w:rsid w:val="00CA4068"/>
    <w:rsid w:val="00CA41EB"/>
    <w:rsid w:val="00CA4C62"/>
    <w:rsid w:val="00CA67F4"/>
    <w:rsid w:val="00CB37F8"/>
    <w:rsid w:val="00CB7D7F"/>
    <w:rsid w:val="00CB7DC3"/>
    <w:rsid w:val="00CC5BE1"/>
    <w:rsid w:val="00CC75A2"/>
    <w:rsid w:val="00CC768E"/>
    <w:rsid w:val="00CC7A18"/>
    <w:rsid w:val="00CD0E2F"/>
    <w:rsid w:val="00CD1D49"/>
    <w:rsid w:val="00CD2F20"/>
    <w:rsid w:val="00CD6B20"/>
    <w:rsid w:val="00CE1339"/>
    <w:rsid w:val="00CE2682"/>
    <w:rsid w:val="00CE61CC"/>
    <w:rsid w:val="00CE6E42"/>
    <w:rsid w:val="00CE7A5F"/>
    <w:rsid w:val="00CF20B7"/>
    <w:rsid w:val="00CF283B"/>
    <w:rsid w:val="00CF3832"/>
    <w:rsid w:val="00CF44E7"/>
    <w:rsid w:val="00CF6692"/>
    <w:rsid w:val="00CF7441"/>
    <w:rsid w:val="00D00D16"/>
    <w:rsid w:val="00D03C6C"/>
    <w:rsid w:val="00D04760"/>
    <w:rsid w:val="00D047C4"/>
    <w:rsid w:val="00D04A95"/>
    <w:rsid w:val="00D06288"/>
    <w:rsid w:val="00D068C7"/>
    <w:rsid w:val="00D128A4"/>
    <w:rsid w:val="00D147C8"/>
    <w:rsid w:val="00D15131"/>
    <w:rsid w:val="00D15614"/>
    <w:rsid w:val="00D159D3"/>
    <w:rsid w:val="00D16FA2"/>
    <w:rsid w:val="00D20954"/>
    <w:rsid w:val="00D21C39"/>
    <w:rsid w:val="00D21FC6"/>
    <w:rsid w:val="00D2243A"/>
    <w:rsid w:val="00D22828"/>
    <w:rsid w:val="00D23D5F"/>
    <w:rsid w:val="00D2502E"/>
    <w:rsid w:val="00D32CBD"/>
    <w:rsid w:val="00D33393"/>
    <w:rsid w:val="00D33D36"/>
    <w:rsid w:val="00D34D94"/>
    <w:rsid w:val="00D34DF1"/>
    <w:rsid w:val="00D409E2"/>
    <w:rsid w:val="00D427D7"/>
    <w:rsid w:val="00D42D92"/>
    <w:rsid w:val="00D44E62"/>
    <w:rsid w:val="00D470C3"/>
    <w:rsid w:val="00D50451"/>
    <w:rsid w:val="00D51570"/>
    <w:rsid w:val="00D52038"/>
    <w:rsid w:val="00D556AD"/>
    <w:rsid w:val="00D60381"/>
    <w:rsid w:val="00D616DE"/>
    <w:rsid w:val="00D62201"/>
    <w:rsid w:val="00D651D1"/>
    <w:rsid w:val="00D65C93"/>
    <w:rsid w:val="00D717BB"/>
    <w:rsid w:val="00D7226B"/>
    <w:rsid w:val="00D72707"/>
    <w:rsid w:val="00D75A9C"/>
    <w:rsid w:val="00D82402"/>
    <w:rsid w:val="00D8262C"/>
    <w:rsid w:val="00D829C8"/>
    <w:rsid w:val="00D87917"/>
    <w:rsid w:val="00D90871"/>
    <w:rsid w:val="00D9155F"/>
    <w:rsid w:val="00D9403F"/>
    <w:rsid w:val="00D94B89"/>
    <w:rsid w:val="00D959B4"/>
    <w:rsid w:val="00D95DC2"/>
    <w:rsid w:val="00D97DDF"/>
    <w:rsid w:val="00DA44DE"/>
    <w:rsid w:val="00DA613B"/>
    <w:rsid w:val="00DA750B"/>
    <w:rsid w:val="00DB00A6"/>
    <w:rsid w:val="00DB620A"/>
    <w:rsid w:val="00DC211F"/>
    <w:rsid w:val="00DC3832"/>
    <w:rsid w:val="00DC7A51"/>
    <w:rsid w:val="00DD3B1E"/>
    <w:rsid w:val="00DD543E"/>
    <w:rsid w:val="00DE06B2"/>
    <w:rsid w:val="00DE4C63"/>
    <w:rsid w:val="00DE5B5F"/>
    <w:rsid w:val="00DF04F7"/>
    <w:rsid w:val="00DF614E"/>
    <w:rsid w:val="00E00696"/>
    <w:rsid w:val="00E017EF"/>
    <w:rsid w:val="00E01ABC"/>
    <w:rsid w:val="00E01EA2"/>
    <w:rsid w:val="00E03651"/>
    <w:rsid w:val="00E03808"/>
    <w:rsid w:val="00E060C2"/>
    <w:rsid w:val="00E06324"/>
    <w:rsid w:val="00E076BE"/>
    <w:rsid w:val="00E07B81"/>
    <w:rsid w:val="00E10AFD"/>
    <w:rsid w:val="00E11094"/>
    <w:rsid w:val="00E12B11"/>
    <w:rsid w:val="00E12D54"/>
    <w:rsid w:val="00E12FB0"/>
    <w:rsid w:val="00E14814"/>
    <w:rsid w:val="00E1591B"/>
    <w:rsid w:val="00E16A50"/>
    <w:rsid w:val="00E249D5"/>
    <w:rsid w:val="00E25017"/>
    <w:rsid w:val="00E26F73"/>
    <w:rsid w:val="00E2724F"/>
    <w:rsid w:val="00E27548"/>
    <w:rsid w:val="00E30A34"/>
    <w:rsid w:val="00E33C68"/>
    <w:rsid w:val="00E344A9"/>
    <w:rsid w:val="00E34EEB"/>
    <w:rsid w:val="00E3687C"/>
    <w:rsid w:val="00E424BF"/>
    <w:rsid w:val="00E44EB9"/>
    <w:rsid w:val="00E45BDC"/>
    <w:rsid w:val="00E460B7"/>
    <w:rsid w:val="00E46358"/>
    <w:rsid w:val="00E471DC"/>
    <w:rsid w:val="00E50B9D"/>
    <w:rsid w:val="00E50EB4"/>
    <w:rsid w:val="00E5239B"/>
    <w:rsid w:val="00E532FC"/>
    <w:rsid w:val="00E559B4"/>
    <w:rsid w:val="00E55BB0"/>
    <w:rsid w:val="00E609E5"/>
    <w:rsid w:val="00E60F27"/>
    <w:rsid w:val="00E6466E"/>
    <w:rsid w:val="00E64D93"/>
    <w:rsid w:val="00E65EDB"/>
    <w:rsid w:val="00E66927"/>
    <w:rsid w:val="00E677B8"/>
    <w:rsid w:val="00E67E9E"/>
    <w:rsid w:val="00E67FA1"/>
    <w:rsid w:val="00E7115E"/>
    <w:rsid w:val="00E72E1D"/>
    <w:rsid w:val="00E73335"/>
    <w:rsid w:val="00E7387D"/>
    <w:rsid w:val="00E73D53"/>
    <w:rsid w:val="00E75111"/>
    <w:rsid w:val="00E77296"/>
    <w:rsid w:val="00E817B5"/>
    <w:rsid w:val="00E87527"/>
    <w:rsid w:val="00E87EF7"/>
    <w:rsid w:val="00E90035"/>
    <w:rsid w:val="00E93763"/>
    <w:rsid w:val="00E96C4C"/>
    <w:rsid w:val="00EA1B3C"/>
    <w:rsid w:val="00EA2AAE"/>
    <w:rsid w:val="00EA2AD7"/>
    <w:rsid w:val="00EA2EC0"/>
    <w:rsid w:val="00EA41AD"/>
    <w:rsid w:val="00EA427A"/>
    <w:rsid w:val="00EA723B"/>
    <w:rsid w:val="00EB18CC"/>
    <w:rsid w:val="00EB4E93"/>
    <w:rsid w:val="00EB6350"/>
    <w:rsid w:val="00EB687A"/>
    <w:rsid w:val="00EC2F62"/>
    <w:rsid w:val="00EC62EB"/>
    <w:rsid w:val="00EC6DAA"/>
    <w:rsid w:val="00EC6E9F"/>
    <w:rsid w:val="00EC7690"/>
    <w:rsid w:val="00ED44F0"/>
    <w:rsid w:val="00ED4B33"/>
    <w:rsid w:val="00ED5993"/>
    <w:rsid w:val="00ED7DD6"/>
    <w:rsid w:val="00EE060B"/>
    <w:rsid w:val="00EE130C"/>
    <w:rsid w:val="00EE15A1"/>
    <w:rsid w:val="00EE2A7C"/>
    <w:rsid w:val="00EE2C42"/>
    <w:rsid w:val="00EE341B"/>
    <w:rsid w:val="00EE4453"/>
    <w:rsid w:val="00EE524E"/>
    <w:rsid w:val="00EE5FCE"/>
    <w:rsid w:val="00EE6BBD"/>
    <w:rsid w:val="00EE6E1E"/>
    <w:rsid w:val="00EE705F"/>
    <w:rsid w:val="00EF00EC"/>
    <w:rsid w:val="00EF1462"/>
    <w:rsid w:val="00EF14B4"/>
    <w:rsid w:val="00EF33D0"/>
    <w:rsid w:val="00EF49FF"/>
    <w:rsid w:val="00EF54FD"/>
    <w:rsid w:val="00EF5B73"/>
    <w:rsid w:val="00F05C2C"/>
    <w:rsid w:val="00F07F0D"/>
    <w:rsid w:val="00F11DDE"/>
    <w:rsid w:val="00F13112"/>
    <w:rsid w:val="00F158A2"/>
    <w:rsid w:val="00F16FE6"/>
    <w:rsid w:val="00F238BD"/>
    <w:rsid w:val="00F24992"/>
    <w:rsid w:val="00F25AC0"/>
    <w:rsid w:val="00F305EE"/>
    <w:rsid w:val="00F32F2F"/>
    <w:rsid w:val="00F33F3F"/>
    <w:rsid w:val="00F35BDD"/>
    <w:rsid w:val="00F35EF0"/>
    <w:rsid w:val="00F3781F"/>
    <w:rsid w:val="00F403FD"/>
    <w:rsid w:val="00F40CB5"/>
    <w:rsid w:val="00F41E72"/>
    <w:rsid w:val="00F452F2"/>
    <w:rsid w:val="00F45BDF"/>
    <w:rsid w:val="00F50300"/>
    <w:rsid w:val="00F51A86"/>
    <w:rsid w:val="00F51CDA"/>
    <w:rsid w:val="00F5414B"/>
    <w:rsid w:val="00F56897"/>
    <w:rsid w:val="00F56E39"/>
    <w:rsid w:val="00F573D6"/>
    <w:rsid w:val="00F623E9"/>
    <w:rsid w:val="00F62D78"/>
    <w:rsid w:val="00F63951"/>
    <w:rsid w:val="00F63C86"/>
    <w:rsid w:val="00F74241"/>
    <w:rsid w:val="00F74F04"/>
    <w:rsid w:val="00F766BE"/>
    <w:rsid w:val="00F771DC"/>
    <w:rsid w:val="00F77EB9"/>
    <w:rsid w:val="00F80635"/>
    <w:rsid w:val="00F8115F"/>
    <w:rsid w:val="00F815D1"/>
    <w:rsid w:val="00F81E7E"/>
    <w:rsid w:val="00F81F0F"/>
    <w:rsid w:val="00F825F4"/>
    <w:rsid w:val="00F838DF"/>
    <w:rsid w:val="00F84C68"/>
    <w:rsid w:val="00F86406"/>
    <w:rsid w:val="00F90C61"/>
    <w:rsid w:val="00F92AA1"/>
    <w:rsid w:val="00F932DE"/>
    <w:rsid w:val="00F93D6D"/>
    <w:rsid w:val="00F963DD"/>
    <w:rsid w:val="00F9641A"/>
    <w:rsid w:val="00F97004"/>
    <w:rsid w:val="00FA067D"/>
    <w:rsid w:val="00FA0A0C"/>
    <w:rsid w:val="00FA2045"/>
    <w:rsid w:val="00FA2EE8"/>
    <w:rsid w:val="00FA5054"/>
    <w:rsid w:val="00FA5585"/>
    <w:rsid w:val="00FA7A66"/>
    <w:rsid w:val="00FB15E7"/>
    <w:rsid w:val="00FB1AA9"/>
    <w:rsid w:val="00FB4B5A"/>
    <w:rsid w:val="00FB5963"/>
    <w:rsid w:val="00FB5DAA"/>
    <w:rsid w:val="00FC04B9"/>
    <w:rsid w:val="00FC161A"/>
    <w:rsid w:val="00FC23D5"/>
    <w:rsid w:val="00FC3A5F"/>
    <w:rsid w:val="00FC4337"/>
    <w:rsid w:val="00FC4C1A"/>
    <w:rsid w:val="00FC628F"/>
    <w:rsid w:val="00FC6468"/>
    <w:rsid w:val="00FC6D49"/>
    <w:rsid w:val="00FD331B"/>
    <w:rsid w:val="00FD4922"/>
    <w:rsid w:val="00FD6461"/>
    <w:rsid w:val="00FE0281"/>
    <w:rsid w:val="00FE0BA3"/>
    <w:rsid w:val="00FE1B0C"/>
    <w:rsid w:val="00FE243C"/>
    <w:rsid w:val="00FE7083"/>
    <w:rsid w:val="00FE781F"/>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F0F5A"/>
    <w:pPr>
      <w:jc w:val="center"/>
    </w:pPr>
    <w:rPr>
      <w:noProof/>
    </w:rPr>
  </w:style>
  <w:style w:type="character" w:customStyle="1" w:styleId="ListParagraphChar">
    <w:name w:val="List Paragraph Char"/>
    <w:basedOn w:val="DefaultParagraphFont"/>
    <w:link w:val="ListParagraph"/>
    <w:uiPriority w:val="34"/>
    <w:rsid w:val="00BF0F5A"/>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BF0F5A"/>
    <w:rPr>
      <w:rFonts w:ascii="Calibri" w:hAnsi="Calibri" w:cs="Calibri"/>
      <w:noProof/>
      <w:color w:val="000000"/>
      <w:sz w:val="24"/>
      <w:szCs w:val="24"/>
    </w:rPr>
  </w:style>
  <w:style w:type="paragraph" w:customStyle="1" w:styleId="EndNoteBibliography">
    <w:name w:val="EndNote Bibliography"/>
    <w:basedOn w:val="Normal"/>
    <w:link w:val="EndNoteBibliographyChar"/>
    <w:rsid w:val="00BF0F5A"/>
    <w:rPr>
      <w:noProof/>
    </w:rPr>
  </w:style>
  <w:style w:type="character" w:customStyle="1" w:styleId="EndNoteBibliographyChar">
    <w:name w:val="EndNote Bibliography Char"/>
    <w:basedOn w:val="ListParagraphChar"/>
    <w:link w:val="EndNoteBibliography"/>
    <w:rsid w:val="00BF0F5A"/>
    <w:rPr>
      <w:rFonts w:ascii="Calibri" w:hAnsi="Calibri" w:cs="Calibri"/>
      <w:noProof/>
      <w:color w:val="000000"/>
      <w:sz w:val="24"/>
      <w:szCs w:val="24"/>
    </w:rPr>
  </w:style>
  <w:style w:type="character" w:customStyle="1" w:styleId="il">
    <w:name w:val="il"/>
    <w:basedOn w:val="DefaultParagraphFont"/>
    <w:rsid w:val="00405CC2"/>
  </w:style>
  <w:style w:type="character" w:customStyle="1" w:styleId="UnresolvedMention2">
    <w:name w:val="Unresolved Mention2"/>
    <w:basedOn w:val="DefaultParagraphFont"/>
    <w:uiPriority w:val="99"/>
    <w:semiHidden/>
    <w:unhideWhenUsed/>
    <w:rsid w:val="001118DC"/>
    <w:rPr>
      <w:color w:val="605E5C"/>
      <w:shd w:val="clear" w:color="auto" w:fill="E1DFDD"/>
    </w:rPr>
  </w:style>
  <w:style w:type="character" w:customStyle="1" w:styleId="UnresolvedMention3">
    <w:name w:val="Unresolved Mention3"/>
    <w:basedOn w:val="DefaultParagraphFont"/>
    <w:uiPriority w:val="99"/>
    <w:semiHidden/>
    <w:unhideWhenUsed/>
    <w:rsid w:val="00D520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649060">
      <w:bodyDiv w:val="1"/>
      <w:marLeft w:val="0"/>
      <w:marRight w:val="0"/>
      <w:marTop w:val="0"/>
      <w:marBottom w:val="0"/>
      <w:divBdr>
        <w:top w:val="none" w:sz="0" w:space="0" w:color="auto"/>
        <w:left w:val="none" w:sz="0" w:space="0" w:color="auto"/>
        <w:bottom w:val="none" w:sz="0" w:space="0" w:color="auto"/>
        <w:right w:val="none" w:sz="0" w:space="0" w:color="auto"/>
      </w:divBdr>
    </w:div>
    <w:div w:id="7467051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1071517">
      <w:bodyDiv w:val="1"/>
      <w:marLeft w:val="0"/>
      <w:marRight w:val="0"/>
      <w:marTop w:val="0"/>
      <w:marBottom w:val="0"/>
      <w:divBdr>
        <w:top w:val="none" w:sz="0" w:space="0" w:color="auto"/>
        <w:left w:val="none" w:sz="0" w:space="0" w:color="auto"/>
        <w:bottom w:val="none" w:sz="0" w:space="0" w:color="auto"/>
        <w:right w:val="none" w:sz="0" w:space="0" w:color="auto"/>
      </w:divBdr>
    </w:div>
    <w:div w:id="54240162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71523">
      <w:bodyDiv w:val="1"/>
      <w:marLeft w:val="0"/>
      <w:marRight w:val="0"/>
      <w:marTop w:val="0"/>
      <w:marBottom w:val="0"/>
      <w:divBdr>
        <w:top w:val="none" w:sz="0" w:space="0" w:color="auto"/>
        <w:left w:val="none" w:sz="0" w:space="0" w:color="auto"/>
        <w:bottom w:val="none" w:sz="0" w:space="0" w:color="auto"/>
        <w:right w:val="none" w:sz="0" w:space="0" w:color="auto"/>
      </w:divBdr>
    </w:div>
    <w:div w:id="93417113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078625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756343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9368</Words>
  <Characters>5339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8T17:15:00Z</dcterms:created>
  <dcterms:modified xsi:type="dcterms:W3CDTF">2020-06-18T17:15:00Z</dcterms:modified>
</cp:coreProperties>
</file>